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EFED76" w14:textId="77777777" w:rsidR="00A05F41" w:rsidRPr="00A22141" w:rsidRDefault="00A05F41" w:rsidP="003D4F8B">
      <w:pPr>
        <w:pStyle w:val="Heading1"/>
        <w:rPr>
          <w:lang w:val="en-US" w:eastAsia="ja-JP"/>
        </w:rPr>
      </w:pPr>
      <w:bookmarkStart w:id="0" w:name="_Hlk46512913"/>
      <w:bookmarkEnd w:id="0"/>
      <w:r w:rsidRPr="00A22141">
        <w:rPr>
          <w:b/>
          <w:bCs/>
          <w:lang w:val="en-US" w:eastAsia="ja-JP"/>
        </w:rPr>
        <w:t>Title:</w:t>
      </w:r>
      <w:r w:rsidRPr="00A22141">
        <w:rPr>
          <w:lang w:val="en-US" w:eastAsia="ja-JP"/>
        </w:rPr>
        <w:t xml:space="preserve"> Violence </w:t>
      </w:r>
      <w:r w:rsidR="00257035" w:rsidRPr="00A22141">
        <w:rPr>
          <w:lang w:val="en-US" w:eastAsia="ja-JP"/>
        </w:rPr>
        <w:t xml:space="preserve">victimization </w:t>
      </w:r>
      <w:r w:rsidRPr="00A22141">
        <w:rPr>
          <w:lang w:val="en-US" w:eastAsia="ja-JP"/>
        </w:rPr>
        <w:t>and suicide attempts among adolescents aged 12-15 years from thirty-eight low- and middle-income countries</w:t>
      </w:r>
    </w:p>
    <w:p w14:paraId="1275BF28" w14:textId="77777777" w:rsidR="00257035" w:rsidRPr="00A22141" w:rsidRDefault="00257035" w:rsidP="00A05F41">
      <w:pPr>
        <w:spacing w:after="0" w:line="480" w:lineRule="auto"/>
        <w:rPr>
          <w:rFonts w:ascii="Times New Roman" w:eastAsia="Yu Mincho" w:hAnsi="Times New Roman" w:cs="Times New Roman"/>
          <w:sz w:val="24"/>
          <w:szCs w:val="24"/>
          <w:lang w:val="en-US" w:eastAsia="ja-JP"/>
        </w:rPr>
      </w:pPr>
    </w:p>
    <w:p w14:paraId="4A331B9A" w14:textId="376CFCC0" w:rsidR="00A05F41" w:rsidRDefault="00A05F41" w:rsidP="003D4F8B">
      <w:pPr>
        <w:pStyle w:val="Heading2"/>
        <w:rPr>
          <w:lang w:val="en-US" w:eastAsia="ja-JP"/>
        </w:rPr>
      </w:pPr>
      <w:r w:rsidRPr="00A22141">
        <w:rPr>
          <w:b/>
          <w:bCs/>
          <w:lang w:val="en-US" w:eastAsia="ja-JP"/>
        </w:rPr>
        <w:t xml:space="preserve">Running Title: </w:t>
      </w:r>
      <w:r w:rsidRPr="00A22141">
        <w:rPr>
          <w:lang w:val="en-US" w:eastAsia="ja-JP"/>
        </w:rPr>
        <w:t xml:space="preserve">Violence </w:t>
      </w:r>
      <w:r w:rsidR="00257035" w:rsidRPr="00A22141">
        <w:rPr>
          <w:lang w:val="en-US" w:eastAsia="ja-JP"/>
        </w:rPr>
        <w:t xml:space="preserve">victimization </w:t>
      </w:r>
      <w:r w:rsidRPr="00A22141">
        <w:rPr>
          <w:lang w:val="en-US" w:eastAsia="ja-JP"/>
        </w:rPr>
        <w:t xml:space="preserve">and suicide in adolescents </w:t>
      </w:r>
    </w:p>
    <w:p w14:paraId="6B2927C4" w14:textId="77777777" w:rsidR="00526AE9" w:rsidRPr="00A22141" w:rsidRDefault="00526AE9" w:rsidP="00A05F41">
      <w:pPr>
        <w:spacing w:after="0" w:line="480" w:lineRule="auto"/>
        <w:rPr>
          <w:rFonts w:ascii="Times New Roman" w:eastAsia="Yu Mincho" w:hAnsi="Times New Roman" w:cs="Times New Roman"/>
          <w:sz w:val="24"/>
          <w:szCs w:val="24"/>
          <w:lang w:val="en-US" w:eastAsia="ja-JP"/>
        </w:rPr>
      </w:pPr>
    </w:p>
    <w:p w14:paraId="0498F12A" w14:textId="24E77820" w:rsid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Lee Smith1, Daragh McDermott2, Louis Jacob3,4, Yvonne Barnett5, Laurie Butler6, Jae II Shin7, Ai Koyanagi4,8</w:t>
      </w:r>
    </w:p>
    <w:p w14:paraId="5EF82915"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p>
    <w:p w14:paraId="7A6881B1"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1. The Cambridge Centre for Sport and Exercise Science, Anglia Ruskin University, Cambridge, UK, CB1 1PT.</w:t>
      </w:r>
    </w:p>
    <w:p w14:paraId="16444E4D"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2. School of Psychology and Sport Science, Anglia Ruskin University, Cambridge, UK, CB1 1PT.</w:t>
      </w:r>
    </w:p>
    <w:p w14:paraId="557CA222"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3. Faculty of Medicine, University of Versailles Saint-Quentin-</w:t>
      </w:r>
      <w:proofErr w:type="spellStart"/>
      <w:r w:rsidRPr="00526AE9">
        <w:rPr>
          <w:rFonts w:ascii="Times New Roman" w:eastAsia="Yu Mincho" w:hAnsi="Times New Roman" w:cs="Times New Roman"/>
          <w:sz w:val="24"/>
          <w:szCs w:val="24"/>
          <w:lang w:val="en-US" w:eastAsia="ja-JP"/>
        </w:rPr>
        <w:t>en</w:t>
      </w:r>
      <w:proofErr w:type="spellEnd"/>
      <w:r w:rsidRPr="00526AE9">
        <w:rPr>
          <w:rFonts w:ascii="Times New Roman" w:eastAsia="Yu Mincho" w:hAnsi="Times New Roman" w:cs="Times New Roman"/>
          <w:sz w:val="24"/>
          <w:szCs w:val="24"/>
          <w:lang w:val="en-US" w:eastAsia="ja-JP"/>
        </w:rPr>
        <w:t xml:space="preserve">-Yvelines, </w:t>
      </w:r>
      <w:proofErr w:type="spellStart"/>
      <w:r w:rsidRPr="00526AE9">
        <w:rPr>
          <w:rFonts w:ascii="Times New Roman" w:eastAsia="Yu Mincho" w:hAnsi="Times New Roman" w:cs="Times New Roman"/>
          <w:sz w:val="24"/>
          <w:szCs w:val="24"/>
          <w:lang w:val="en-US" w:eastAsia="ja-JP"/>
        </w:rPr>
        <w:t>Montigny</w:t>
      </w:r>
      <w:proofErr w:type="spellEnd"/>
      <w:r w:rsidRPr="00526AE9">
        <w:rPr>
          <w:rFonts w:ascii="Times New Roman" w:eastAsia="Yu Mincho" w:hAnsi="Times New Roman" w:cs="Times New Roman"/>
          <w:sz w:val="24"/>
          <w:szCs w:val="24"/>
          <w:lang w:val="en-US" w:eastAsia="ja-JP"/>
        </w:rPr>
        <w:t>-le-Bretonneux 78180, France</w:t>
      </w:r>
    </w:p>
    <w:p w14:paraId="2964DB1A"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 xml:space="preserve">4. Research and Development Unit, Parc </w:t>
      </w:r>
      <w:proofErr w:type="spellStart"/>
      <w:r w:rsidRPr="00526AE9">
        <w:rPr>
          <w:rFonts w:ascii="Times New Roman" w:eastAsia="Yu Mincho" w:hAnsi="Times New Roman" w:cs="Times New Roman"/>
          <w:sz w:val="24"/>
          <w:szCs w:val="24"/>
          <w:lang w:val="en-US" w:eastAsia="ja-JP"/>
        </w:rPr>
        <w:t>Sanitari</w:t>
      </w:r>
      <w:proofErr w:type="spellEnd"/>
      <w:r w:rsidRPr="00526AE9">
        <w:rPr>
          <w:rFonts w:ascii="Times New Roman" w:eastAsia="Yu Mincho" w:hAnsi="Times New Roman" w:cs="Times New Roman"/>
          <w:sz w:val="24"/>
          <w:szCs w:val="24"/>
          <w:lang w:val="en-US" w:eastAsia="ja-JP"/>
        </w:rPr>
        <w:t xml:space="preserve"> Sant Joan de </w:t>
      </w:r>
      <w:proofErr w:type="spellStart"/>
      <w:r w:rsidRPr="00526AE9">
        <w:rPr>
          <w:rFonts w:ascii="Times New Roman" w:eastAsia="Yu Mincho" w:hAnsi="Times New Roman" w:cs="Times New Roman"/>
          <w:sz w:val="24"/>
          <w:szCs w:val="24"/>
          <w:lang w:val="en-US" w:eastAsia="ja-JP"/>
        </w:rPr>
        <w:t>Déu</w:t>
      </w:r>
      <w:proofErr w:type="spellEnd"/>
      <w:r w:rsidRPr="00526AE9">
        <w:rPr>
          <w:rFonts w:ascii="Times New Roman" w:eastAsia="Yu Mincho" w:hAnsi="Times New Roman" w:cs="Times New Roman"/>
          <w:sz w:val="24"/>
          <w:szCs w:val="24"/>
          <w:lang w:val="en-US" w:eastAsia="ja-JP"/>
        </w:rPr>
        <w:t xml:space="preserve">, CIBERSAM, Dr. Antoni Pujadas, 42, Sant </w:t>
      </w:r>
      <w:proofErr w:type="spellStart"/>
      <w:r w:rsidRPr="00526AE9">
        <w:rPr>
          <w:rFonts w:ascii="Times New Roman" w:eastAsia="Yu Mincho" w:hAnsi="Times New Roman" w:cs="Times New Roman"/>
          <w:sz w:val="24"/>
          <w:szCs w:val="24"/>
          <w:lang w:val="en-US" w:eastAsia="ja-JP"/>
        </w:rPr>
        <w:t>Boi</w:t>
      </w:r>
      <w:proofErr w:type="spellEnd"/>
      <w:r w:rsidRPr="00526AE9">
        <w:rPr>
          <w:rFonts w:ascii="Times New Roman" w:eastAsia="Yu Mincho" w:hAnsi="Times New Roman" w:cs="Times New Roman"/>
          <w:sz w:val="24"/>
          <w:szCs w:val="24"/>
          <w:lang w:val="en-US" w:eastAsia="ja-JP"/>
        </w:rPr>
        <w:t xml:space="preserve"> de </w:t>
      </w:r>
      <w:proofErr w:type="spellStart"/>
      <w:r w:rsidRPr="00526AE9">
        <w:rPr>
          <w:rFonts w:ascii="Times New Roman" w:eastAsia="Yu Mincho" w:hAnsi="Times New Roman" w:cs="Times New Roman"/>
          <w:sz w:val="24"/>
          <w:szCs w:val="24"/>
          <w:lang w:val="en-US" w:eastAsia="ja-JP"/>
        </w:rPr>
        <w:t>Llobregat</w:t>
      </w:r>
      <w:proofErr w:type="spellEnd"/>
      <w:r w:rsidRPr="00526AE9">
        <w:rPr>
          <w:rFonts w:ascii="Times New Roman" w:eastAsia="Yu Mincho" w:hAnsi="Times New Roman" w:cs="Times New Roman"/>
          <w:sz w:val="24"/>
          <w:szCs w:val="24"/>
          <w:lang w:val="en-US" w:eastAsia="ja-JP"/>
        </w:rPr>
        <w:t>, Barcelona 08830, Spain</w:t>
      </w:r>
    </w:p>
    <w:p w14:paraId="1D364BBD"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5. Anglia Ruskin University, Cambridge, UK, CB1 1PT.</w:t>
      </w:r>
    </w:p>
    <w:p w14:paraId="47045C97"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6. Faculty of Science and Engineering, Anglia Ruskin UK, Cambridge, UK, CB1 1PT.</w:t>
      </w:r>
    </w:p>
    <w:p w14:paraId="0D60D8E9" w14:textId="77777777" w:rsidR="00526AE9" w:rsidRPr="00526AE9"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7. Department of Pediatrics, Yonsei University College of Medicine, Seoul, Korea</w:t>
      </w:r>
    </w:p>
    <w:p w14:paraId="25B6B405" w14:textId="714CF314" w:rsidR="00A05F41" w:rsidRDefault="00526AE9" w:rsidP="00526AE9">
      <w:pPr>
        <w:spacing w:after="0" w:line="480" w:lineRule="auto"/>
        <w:rPr>
          <w:rFonts w:ascii="Times New Roman" w:eastAsia="Yu Mincho" w:hAnsi="Times New Roman" w:cs="Times New Roman"/>
          <w:sz w:val="24"/>
          <w:szCs w:val="24"/>
          <w:lang w:val="en-US" w:eastAsia="ja-JP"/>
        </w:rPr>
      </w:pPr>
      <w:r w:rsidRPr="00526AE9">
        <w:rPr>
          <w:rFonts w:ascii="Times New Roman" w:eastAsia="Yu Mincho" w:hAnsi="Times New Roman" w:cs="Times New Roman"/>
          <w:sz w:val="24"/>
          <w:szCs w:val="24"/>
          <w:lang w:val="en-US" w:eastAsia="ja-JP"/>
        </w:rPr>
        <w:t xml:space="preserve">8. ICREA, Pg. </w:t>
      </w:r>
      <w:proofErr w:type="spellStart"/>
      <w:r w:rsidRPr="00526AE9">
        <w:rPr>
          <w:rFonts w:ascii="Times New Roman" w:eastAsia="Yu Mincho" w:hAnsi="Times New Roman" w:cs="Times New Roman"/>
          <w:sz w:val="24"/>
          <w:szCs w:val="24"/>
          <w:lang w:val="en-US" w:eastAsia="ja-JP"/>
        </w:rPr>
        <w:t>Lluis</w:t>
      </w:r>
      <w:proofErr w:type="spellEnd"/>
      <w:r w:rsidRPr="00526AE9">
        <w:rPr>
          <w:rFonts w:ascii="Times New Roman" w:eastAsia="Yu Mincho" w:hAnsi="Times New Roman" w:cs="Times New Roman"/>
          <w:sz w:val="24"/>
          <w:szCs w:val="24"/>
          <w:lang w:val="en-US" w:eastAsia="ja-JP"/>
        </w:rPr>
        <w:t xml:space="preserve"> </w:t>
      </w:r>
      <w:proofErr w:type="spellStart"/>
      <w:r w:rsidRPr="00526AE9">
        <w:rPr>
          <w:rFonts w:ascii="Times New Roman" w:eastAsia="Yu Mincho" w:hAnsi="Times New Roman" w:cs="Times New Roman"/>
          <w:sz w:val="24"/>
          <w:szCs w:val="24"/>
          <w:lang w:val="en-US" w:eastAsia="ja-JP"/>
        </w:rPr>
        <w:t>Companys</w:t>
      </w:r>
      <w:proofErr w:type="spellEnd"/>
      <w:r w:rsidRPr="00526AE9">
        <w:rPr>
          <w:rFonts w:ascii="Times New Roman" w:eastAsia="Yu Mincho" w:hAnsi="Times New Roman" w:cs="Times New Roman"/>
          <w:sz w:val="24"/>
          <w:szCs w:val="24"/>
          <w:lang w:val="en-US" w:eastAsia="ja-JP"/>
        </w:rPr>
        <w:t xml:space="preserve"> 23, 08010, Barcelona, Spain</w:t>
      </w:r>
    </w:p>
    <w:p w14:paraId="26F590E6" w14:textId="4A464298" w:rsidR="003D4F8B" w:rsidRDefault="003D4F8B">
      <w:pPr>
        <w:rPr>
          <w:rFonts w:ascii="Times New Roman" w:eastAsia="Yu Mincho" w:hAnsi="Times New Roman" w:cs="Times New Roman"/>
          <w:sz w:val="24"/>
          <w:szCs w:val="24"/>
          <w:lang w:val="en-US" w:eastAsia="ja-JP"/>
        </w:rPr>
      </w:pPr>
      <w:r>
        <w:rPr>
          <w:rFonts w:ascii="Times New Roman" w:eastAsia="Yu Mincho" w:hAnsi="Times New Roman" w:cs="Times New Roman"/>
          <w:sz w:val="24"/>
          <w:szCs w:val="24"/>
          <w:lang w:val="en-US" w:eastAsia="ja-JP"/>
        </w:rPr>
        <w:br w:type="page"/>
      </w:r>
    </w:p>
    <w:p w14:paraId="6D24EBD2" w14:textId="77777777" w:rsidR="00A05F41" w:rsidRPr="00A22141" w:rsidRDefault="00A05F41" w:rsidP="003D4F8B">
      <w:pPr>
        <w:pStyle w:val="Heading1"/>
        <w:rPr>
          <w:lang w:val="en-US" w:eastAsia="ja-JP"/>
        </w:rPr>
      </w:pPr>
      <w:r w:rsidRPr="00A22141">
        <w:rPr>
          <w:lang w:val="en-US" w:eastAsia="ja-JP"/>
        </w:rPr>
        <w:lastRenderedPageBreak/>
        <w:t>ABSTRACT</w:t>
      </w:r>
    </w:p>
    <w:p w14:paraId="3C77C67C" w14:textId="0D9BEEF4"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b/>
          <w:bCs/>
          <w:sz w:val="24"/>
          <w:szCs w:val="24"/>
          <w:lang w:val="en-US" w:eastAsia="ja-JP"/>
        </w:rPr>
        <w:t xml:space="preserve">Objective: </w:t>
      </w:r>
      <w:r w:rsidRPr="00A22141">
        <w:rPr>
          <w:rFonts w:ascii="Times New Roman" w:eastAsia="Yu Mincho" w:hAnsi="Times New Roman" w:cs="Times New Roman"/>
          <w:sz w:val="24"/>
          <w:szCs w:val="24"/>
          <w:lang w:val="en-US" w:eastAsia="ja-JP"/>
        </w:rPr>
        <w:t xml:space="preserve">The association between violence </w:t>
      </w:r>
      <w:r w:rsidR="00257035" w:rsidRPr="00A22141">
        <w:rPr>
          <w:rFonts w:ascii="Times New Roman" w:eastAsia="Yu Mincho" w:hAnsi="Times New Roman" w:cs="Times New Roman"/>
          <w:sz w:val="24"/>
          <w:szCs w:val="24"/>
          <w:lang w:val="en-US" w:eastAsia="ja-JP"/>
        </w:rPr>
        <w:t xml:space="preserve">victimization </w:t>
      </w:r>
      <w:r w:rsidRPr="00A22141">
        <w:rPr>
          <w:rFonts w:ascii="Times New Roman" w:eastAsia="Yu Mincho" w:hAnsi="Times New Roman" w:cs="Times New Roman"/>
          <w:sz w:val="24"/>
          <w:szCs w:val="24"/>
          <w:lang w:val="en-US" w:eastAsia="ja-JP"/>
        </w:rPr>
        <w:t xml:space="preserve">and suicide attempts in a large representative sample of adolescents from low- and middle-income-countries (LMICs) of multiple continents has never been investigated. Therefore, the aim of the present study was to examine the relationship between </w:t>
      </w:r>
      <w:r w:rsidR="00A24958" w:rsidRPr="00A22141">
        <w:rPr>
          <w:rFonts w:ascii="Times New Roman" w:eastAsia="Yu Mincho" w:hAnsi="Times New Roman" w:cs="Times New Roman"/>
          <w:sz w:val="24"/>
          <w:szCs w:val="24"/>
          <w:lang w:val="en-US" w:eastAsia="ja-JP"/>
        </w:rPr>
        <w:t xml:space="preserve">being a victim of </w:t>
      </w:r>
      <w:r w:rsidRPr="00A22141">
        <w:rPr>
          <w:rFonts w:ascii="Times New Roman" w:eastAsia="Yu Mincho" w:hAnsi="Times New Roman" w:cs="Times New Roman"/>
          <w:sz w:val="24"/>
          <w:szCs w:val="24"/>
          <w:lang w:val="en-US" w:eastAsia="ja-JP"/>
        </w:rPr>
        <w:t>physical attacks (</w:t>
      </w:r>
      <w:r w:rsidR="00257035" w:rsidRPr="00A22141">
        <w:rPr>
          <w:rFonts w:ascii="Times New Roman" w:eastAsia="Yu Mincho" w:hAnsi="Times New Roman" w:cs="Times New Roman"/>
          <w:sz w:val="24"/>
          <w:szCs w:val="24"/>
          <w:lang w:val="en-US" w:eastAsia="ja-JP"/>
        </w:rPr>
        <w:t>independent variable</w:t>
      </w:r>
      <w:r w:rsidRPr="00A22141">
        <w:rPr>
          <w:rFonts w:ascii="Times New Roman" w:eastAsia="Yu Mincho" w:hAnsi="Times New Roman" w:cs="Times New Roman"/>
          <w:sz w:val="24"/>
          <w:szCs w:val="24"/>
          <w:lang w:val="en-US" w:eastAsia="ja-JP"/>
        </w:rPr>
        <w:t xml:space="preserve">) </w:t>
      </w:r>
      <w:r w:rsidR="00E03F70" w:rsidRPr="00A22141">
        <w:rPr>
          <w:rFonts w:ascii="Times New Roman" w:eastAsia="Yu Mincho" w:hAnsi="Times New Roman" w:cs="Times New Roman"/>
          <w:sz w:val="24"/>
          <w:szCs w:val="24"/>
          <w:lang w:val="en-US" w:eastAsia="ja-JP"/>
        </w:rPr>
        <w:t xml:space="preserve">and </w:t>
      </w:r>
      <w:r w:rsidRPr="00A22141">
        <w:rPr>
          <w:rFonts w:ascii="Times New Roman" w:eastAsia="Yu Mincho" w:hAnsi="Times New Roman" w:cs="Times New Roman"/>
          <w:sz w:val="24"/>
          <w:szCs w:val="24"/>
          <w:lang w:val="en-US" w:eastAsia="ja-JP"/>
        </w:rPr>
        <w:t>suicide attempts (</w:t>
      </w:r>
      <w:r w:rsidR="00257035" w:rsidRPr="00A22141">
        <w:rPr>
          <w:rFonts w:ascii="Times New Roman" w:eastAsia="Yu Mincho" w:hAnsi="Times New Roman" w:cs="Times New Roman"/>
          <w:sz w:val="24"/>
          <w:szCs w:val="24"/>
          <w:lang w:val="en-US" w:eastAsia="ja-JP"/>
        </w:rPr>
        <w:t>dependent variable</w:t>
      </w:r>
      <w:r w:rsidRPr="00A22141">
        <w:rPr>
          <w:rFonts w:ascii="Times New Roman" w:eastAsia="Yu Mincho" w:hAnsi="Times New Roman" w:cs="Times New Roman"/>
          <w:sz w:val="24"/>
          <w:szCs w:val="24"/>
          <w:lang w:val="en-US" w:eastAsia="ja-JP"/>
        </w:rPr>
        <w:t xml:space="preserve">) in a sample of 117,472 students aged 12-15 years [mean (SD) age 13.8 (0.9) years; girls 49.4%] from thirty-eight LMICs in Africa, the Americas, and Asia. </w:t>
      </w:r>
    </w:p>
    <w:p w14:paraId="5A064BCD" w14:textId="32FFB4FB" w:rsidR="00A05F41" w:rsidRPr="00A22141" w:rsidRDefault="00A05F41" w:rsidP="00A05F41">
      <w:pPr>
        <w:spacing w:after="0" w:line="480" w:lineRule="auto"/>
        <w:rPr>
          <w:rFonts w:ascii="Times New Roman" w:eastAsia="Yu Mincho" w:hAnsi="Times New Roman" w:cs="Times New Roman"/>
          <w:b/>
          <w:bCs/>
          <w:sz w:val="24"/>
          <w:szCs w:val="24"/>
          <w:lang w:val="en-US" w:eastAsia="ja-JP"/>
        </w:rPr>
      </w:pPr>
      <w:r w:rsidRPr="00A22141">
        <w:rPr>
          <w:rFonts w:ascii="Times New Roman" w:eastAsia="Yu Mincho" w:hAnsi="Times New Roman" w:cs="Times New Roman"/>
          <w:b/>
          <w:bCs/>
          <w:sz w:val="24"/>
          <w:szCs w:val="24"/>
          <w:lang w:val="en-US" w:eastAsia="ja-JP"/>
        </w:rPr>
        <w:t xml:space="preserve">Methods: </w:t>
      </w:r>
      <w:r w:rsidRPr="00A22141">
        <w:rPr>
          <w:rFonts w:ascii="Times New Roman" w:eastAsia="Yu Mincho" w:hAnsi="Times New Roman" w:cs="Times New Roman"/>
          <w:sz w:val="24"/>
          <w:szCs w:val="24"/>
          <w:lang w:val="en-US" w:eastAsia="ja-JP"/>
        </w:rPr>
        <w:t>Cross-sectional data from the Global School-based Student Health Survey (GSHS) were analyzed. Self-reported data on past 12-month suicide attempts</w:t>
      </w:r>
      <w:r w:rsidR="00257035" w:rsidRPr="00A22141">
        <w:rPr>
          <w:rFonts w:ascii="Times New Roman" w:eastAsia="Yu Mincho" w:hAnsi="Times New Roman" w:cs="Times New Roman"/>
          <w:sz w:val="24"/>
          <w:szCs w:val="24"/>
          <w:lang w:val="en-US" w:eastAsia="ja-JP"/>
        </w:rPr>
        <w:t xml:space="preserve"> and exposure to </w:t>
      </w:r>
      <w:r w:rsidRPr="00A22141">
        <w:rPr>
          <w:rFonts w:ascii="Times New Roman" w:eastAsia="Yu Mincho" w:hAnsi="Times New Roman" w:cs="Times New Roman"/>
          <w:sz w:val="24"/>
          <w:szCs w:val="24"/>
          <w:lang w:val="en-US" w:eastAsia="ja-JP"/>
        </w:rPr>
        <w:t>physical attacks were collected.</w:t>
      </w:r>
      <w:r w:rsidR="00022BCA" w:rsidRPr="00A22141">
        <w:rPr>
          <w:rFonts w:ascii="Times New Roman" w:eastAsia="Yu Mincho" w:hAnsi="Times New Roman" w:cs="Times New Roman"/>
          <w:sz w:val="24"/>
          <w:szCs w:val="24"/>
          <w:lang w:val="en-US" w:eastAsia="ja-JP"/>
        </w:rPr>
        <w:t xml:space="preserve"> L</w:t>
      </w:r>
      <w:r w:rsidRPr="00A22141">
        <w:rPr>
          <w:rFonts w:ascii="Times New Roman" w:eastAsia="Yu Mincho" w:hAnsi="Times New Roman" w:cs="Times New Roman"/>
          <w:sz w:val="24"/>
          <w:szCs w:val="24"/>
          <w:lang w:val="en-US" w:eastAsia="ja-JP"/>
        </w:rPr>
        <w:t xml:space="preserve">ogistic regression and meta-analysis were conducted. </w:t>
      </w:r>
    </w:p>
    <w:p w14:paraId="3D0DC309" w14:textId="09E243CE" w:rsidR="00257035"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b/>
          <w:bCs/>
          <w:sz w:val="24"/>
          <w:szCs w:val="24"/>
          <w:lang w:val="en-US" w:eastAsia="ja-JP"/>
        </w:rPr>
        <w:t xml:space="preserve">Results: </w:t>
      </w:r>
      <w:r w:rsidRPr="00A22141">
        <w:rPr>
          <w:rFonts w:ascii="Times New Roman" w:eastAsia="Yu Mincho" w:hAnsi="Times New Roman" w:cs="Times New Roman"/>
          <w:sz w:val="24"/>
          <w:szCs w:val="24"/>
          <w:lang w:val="en-US" w:eastAsia="ja-JP"/>
        </w:rPr>
        <w:t>The overall prevalence of suicide attempts</w:t>
      </w:r>
      <w:r w:rsidR="00257035" w:rsidRPr="00A22141">
        <w:rPr>
          <w:rFonts w:ascii="Times New Roman" w:eastAsia="Yu Mincho" w:hAnsi="Times New Roman" w:cs="Times New Roman"/>
          <w:sz w:val="24"/>
          <w:szCs w:val="24"/>
          <w:lang w:val="en-US" w:eastAsia="ja-JP"/>
        </w:rPr>
        <w:t xml:space="preserve"> and</w:t>
      </w:r>
      <w:r w:rsidRPr="00A22141">
        <w:rPr>
          <w:rFonts w:ascii="Times New Roman" w:eastAsia="Yu Mincho" w:hAnsi="Times New Roman" w:cs="Times New Roman"/>
          <w:sz w:val="24"/>
          <w:szCs w:val="24"/>
          <w:lang w:val="en-US" w:eastAsia="ja-JP"/>
        </w:rPr>
        <w:t xml:space="preserve"> physical attacks</w:t>
      </w:r>
      <w:r w:rsidR="00257035"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were 10.1%</w:t>
      </w:r>
      <w:r w:rsidR="00257035" w:rsidRPr="00A22141">
        <w:rPr>
          <w:rFonts w:ascii="Times New Roman" w:eastAsia="Yu Mincho" w:hAnsi="Times New Roman" w:cs="Times New Roman"/>
          <w:sz w:val="24"/>
          <w:szCs w:val="24"/>
          <w:lang w:val="en-US" w:eastAsia="ja-JP"/>
        </w:rPr>
        <w:t xml:space="preserve"> and </w:t>
      </w:r>
      <w:r w:rsidRPr="00A22141">
        <w:rPr>
          <w:rFonts w:ascii="Times New Roman" w:eastAsia="Yu Mincho" w:hAnsi="Times New Roman" w:cs="Times New Roman"/>
          <w:sz w:val="24"/>
          <w:szCs w:val="24"/>
          <w:lang w:val="en-US" w:eastAsia="ja-JP"/>
        </w:rPr>
        <w:t xml:space="preserve">39.4%, respectively. Overall, the results of the meta-analysis based on country-wise estimates adjusted for potential confounders </w:t>
      </w:r>
      <w:r w:rsidR="00022BCA" w:rsidRPr="00A22141">
        <w:rPr>
          <w:rFonts w:ascii="Times New Roman" w:eastAsia="Yu Mincho" w:hAnsi="Times New Roman" w:cs="Times New Roman"/>
          <w:sz w:val="24"/>
          <w:szCs w:val="24"/>
          <w:lang w:val="en-US" w:eastAsia="ja-JP"/>
        </w:rPr>
        <w:t xml:space="preserve">(i.e., age, sex, food insecurity, alcohol consumption, bullying victimization, anxiety-induced sleep problems, low parental support/involvement, loneliness) </w:t>
      </w:r>
      <w:r w:rsidRPr="00A22141">
        <w:rPr>
          <w:rFonts w:ascii="Times New Roman" w:eastAsia="Yu Mincho" w:hAnsi="Times New Roman" w:cs="Times New Roman"/>
          <w:sz w:val="24"/>
          <w:szCs w:val="24"/>
          <w:lang w:val="en-US" w:eastAsia="ja-JP"/>
        </w:rPr>
        <w:t>showed that physical attacks were associated with a 1.71 (95%CI=1.62-1.81) times higher odds for suicide attempt</w:t>
      </w:r>
      <w:r w:rsidR="00257035" w:rsidRPr="00A22141">
        <w:rPr>
          <w:rFonts w:ascii="Times New Roman" w:eastAsia="Yu Mincho" w:hAnsi="Times New Roman" w:cs="Times New Roman"/>
          <w:sz w:val="24"/>
          <w:szCs w:val="24"/>
          <w:lang w:val="en-US" w:eastAsia="ja-JP"/>
        </w:rPr>
        <w:t xml:space="preserve">. </w:t>
      </w:r>
    </w:p>
    <w:p w14:paraId="53FFF5CD" w14:textId="7083BDFA"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b/>
          <w:bCs/>
          <w:sz w:val="24"/>
          <w:szCs w:val="24"/>
          <w:lang w:val="en-US" w:eastAsia="ja-JP"/>
        </w:rPr>
        <w:t xml:space="preserve">Conclusions: </w:t>
      </w:r>
      <w:r w:rsidRPr="00A22141">
        <w:rPr>
          <w:rFonts w:ascii="Times New Roman" w:eastAsia="Yu Mincho" w:hAnsi="Times New Roman" w:cs="Times New Roman"/>
          <w:sz w:val="24"/>
          <w:szCs w:val="24"/>
          <w:lang w:val="en-US" w:eastAsia="ja-JP"/>
        </w:rPr>
        <w:t xml:space="preserve">In this large sample of adolescents from multiple LMICs, violence </w:t>
      </w:r>
      <w:r w:rsidR="00257035" w:rsidRPr="00A22141">
        <w:rPr>
          <w:rFonts w:ascii="Times New Roman" w:eastAsia="Yu Mincho" w:hAnsi="Times New Roman" w:cs="Times New Roman"/>
          <w:sz w:val="24"/>
          <w:szCs w:val="24"/>
          <w:lang w:val="en-US" w:eastAsia="ja-JP"/>
        </w:rPr>
        <w:t xml:space="preserve">victimization </w:t>
      </w:r>
      <w:r w:rsidRPr="00A22141">
        <w:rPr>
          <w:rFonts w:ascii="Times New Roman" w:eastAsia="Yu Mincho" w:hAnsi="Times New Roman" w:cs="Times New Roman"/>
          <w:sz w:val="24"/>
          <w:szCs w:val="24"/>
          <w:lang w:val="en-US" w:eastAsia="ja-JP"/>
        </w:rPr>
        <w:t>was associated with significantly increased odds of suicide attempts. Future longitudinal studies are required to assess causalit</w:t>
      </w:r>
      <w:r w:rsidR="00A24958" w:rsidRPr="00A22141">
        <w:rPr>
          <w:rFonts w:ascii="Times New Roman" w:eastAsia="Yu Mincho" w:hAnsi="Times New Roman" w:cs="Times New Roman"/>
          <w:sz w:val="24"/>
          <w:szCs w:val="24"/>
          <w:lang w:val="en-US" w:eastAsia="ja-JP"/>
        </w:rPr>
        <w:t>y,</w:t>
      </w:r>
      <w:r w:rsidRPr="00A22141">
        <w:rPr>
          <w:rFonts w:ascii="Times New Roman" w:eastAsia="Yu Mincho" w:hAnsi="Times New Roman" w:cs="Times New Roman"/>
          <w:sz w:val="24"/>
          <w:szCs w:val="24"/>
          <w:lang w:val="en-US" w:eastAsia="ja-JP"/>
        </w:rPr>
        <w:t xml:space="preserve"> and whether addressing exposure to violence can positively impact on adolescent suicide rates.</w:t>
      </w:r>
    </w:p>
    <w:p w14:paraId="1D85A8E5"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2BAD107D" w14:textId="77777777" w:rsidR="00257035" w:rsidRPr="00A22141" w:rsidRDefault="00A05F41" w:rsidP="00A05F41">
      <w:pPr>
        <w:spacing w:after="0" w:line="480" w:lineRule="auto"/>
        <w:rPr>
          <w:rFonts w:ascii="Times New Roman" w:eastAsia="Yu Mincho" w:hAnsi="Times New Roman" w:cs="Times New Roman"/>
          <w:b/>
          <w:bCs/>
          <w:sz w:val="24"/>
          <w:szCs w:val="24"/>
          <w:lang w:val="en-US" w:eastAsia="ja-JP"/>
        </w:rPr>
      </w:pPr>
      <w:r w:rsidRPr="00A22141">
        <w:rPr>
          <w:rFonts w:ascii="Times New Roman" w:eastAsia="Yu Mincho" w:hAnsi="Times New Roman" w:cs="Times New Roman"/>
          <w:b/>
          <w:bCs/>
          <w:sz w:val="24"/>
          <w:szCs w:val="24"/>
          <w:lang w:val="en-US" w:eastAsia="ja-JP"/>
        </w:rPr>
        <w:t>Key Words: Suicide, Violence, Adolescents, Low- and middle-income countries, Epidemiology</w:t>
      </w:r>
    </w:p>
    <w:p w14:paraId="295E6733" w14:textId="77777777" w:rsidR="00257035" w:rsidRPr="00A22141" w:rsidRDefault="00257035" w:rsidP="00A05F41">
      <w:pPr>
        <w:spacing w:after="0" w:line="480" w:lineRule="auto"/>
        <w:rPr>
          <w:rFonts w:ascii="Times New Roman" w:eastAsia="Yu Mincho" w:hAnsi="Times New Roman" w:cs="Times New Roman"/>
          <w:b/>
          <w:bCs/>
          <w:sz w:val="24"/>
          <w:szCs w:val="24"/>
          <w:lang w:val="en-US" w:eastAsia="ja-JP"/>
        </w:rPr>
      </w:pPr>
    </w:p>
    <w:p w14:paraId="25A9D690" w14:textId="77777777" w:rsidR="00257035" w:rsidRPr="00A22141" w:rsidRDefault="00257035" w:rsidP="00A05F41">
      <w:pPr>
        <w:spacing w:after="0" w:line="480" w:lineRule="auto"/>
        <w:rPr>
          <w:rFonts w:ascii="Times New Roman" w:eastAsia="Yu Mincho" w:hAnsi="Times New Roman" w:cs="Times New Roman"/>
          <w:b/>
          <w:bCs/>
          <w:sz w:val="24"/>
          <w:szCs w:val="24"/>
          <w:lang w:val="en-US" w:eastAsia="ja-JP"/>
        </w:rPr>
        <w:sectPr w:rsidR="00257035" w:rsidRPr="00A22141" w:rsidSect="00FC3303">
          <w:footerReference w:type="even" r:id="rId6"/>
          <w:footerReference w:type="default" r:id="rId7"/>
          <w:pgSz w:w="11900" w:h="16840"/>
          <w:pgMar w:top="1440" w:right="1440" w:bottom="1440" w:left="1440" w:header="708" w:footer="708" w:gutter="0"/>
          <w:cols w:space="708"/>
          <w:docGrid w:linePitch="360"/>
        </w:sectPr>
      </w:pPr>
    </w:p>
    <w:p w14:paraId="2D9F5B20" w14:textId="77777777" w:rsidR="00A05F41" w:rsidRPr="00A22141" w:rsidRDefault="00A05F41" w:rsidP="003D4F8B">
      <w:pPr>
        <w:pStyle w:val="Heading1"/>
        <w:rPr>
          <w:lang w:val="en-US" w:eastAsia="ja-JP"/>
        </w:rPr>
      </w:pPr>
      <w:r w:rsidRPr="00A22141">
        <w:rPr>
          <w:rFonts w:hint="eastAsia"/>
          <w:lang w:val="en-US" w:eastAsia="ja-JP"/>
        </w:rPr>
        <w:lastRenderedPageBreak/>
        <w:t xml:space="preserve">1. </w:t>
      </w:r>
      <w:r w:rsidRPr="00A22141">
        <w:rPr>
          <w:lang w:val="en-US" w:eastAsia="ja-JP"/>
        </w:rPr>
        <w:t>INTRODUCTION</w:t>
      </w:r>
    </w:p>
    <w:p w14:paraId="68033C90" w14:textId="4B7D7B97"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 xml:space="preserve">Globally, suicide is the second leading cause of death among adolescents and young adults (aged 15-29 years). </w:t>
      </w:r>
      <w:r w:rsidRPr="00A22141">
        <w:rPr>
          <w:rFonts w:ascii="Times New Roman" w:eastAsia="Yu Mincho" w:hAnsi="Times New Roman" w:cs="Times New Roman"/>
          <w:sz w:val="24"/>
          <w:szCs w:val="24"/>
          <w:lang w:val="en-US" w:eastAsia="ja-JP"/>
        </w:rPr>
        <w:fldChar w:fldCharType="begin"/>
      </w:r>
      <w:r w:rsidRPr="00A22141">
        <w:rPr>
          <w:rFonts w:ascii="Times New Roman" w:eastAsia="Yu Mincho" w:hAnsi="Times New Roman" w:cs="Times New Roman"/>
          <w:sz w:val="24"/>
          <w:szCs w:val="24"/>
          <w:lang w:val="en-US" w:eastAsia="ja-JP"/>
        </w:rPr>
        <w:instrText xml:space="preserve"> ADDIN ZOTERO_ITEM CSL_CITATION {"citationID":"6C9xYN2w","properties":{"formattedCitation":"\\super 1\\nosupersub{}","plainCitation":"1","noteIndex":0},"citationItems":[{"id":355,"uris":["http://zotero.org/users/local/BG4Duk50/items/HTCQ2FSN"],"uri":["http://zotero.org/users/local/BG4Duk50/items/HTCQ2FSN"],"itemData":{"id":355,"type":"article","title":"Suicide","URL":"https://www.who.int/news-room/fact-sheets/detail/suicide","author":[{"literal":"World Health Organisation"}],"issued":{"date-parts":[["2019"]]}}}],"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Pr="00A22141">
        <w:rPr>
          <w:rFonts w:ascii="Times New Roman" w:eastAsia="Yu Mincho" w:hAnsi="Times New Roman" w:cs="Times New Roman"/>
          <w:sz w:val="24"/>
          <w:szCs w:val="24"/>
          <w:vertAlign w:val="superscript"/>
          <w:lang w:eastAsia="ja-JP"/>
        </w:rPr>
        <w:t>1</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Importantly, 79% of all global suicides occur in low- and middle-income countries (LMIC), and, on average, one in ten adolescents attempt suicide by the age of 12–15 years.</w:t>
      </w:r>
      <w:r w:rsidRPr="00A22141">
        <w:rPr>
          <w:rFonts w:ascii="Calibri" w:eastAsia="Yu Mincho" w:hAnsi="Calibri" w:cs="Times New Roman"/>
          <w:sz w:val="24"/>
          <w:szCs w:val="24"/>
          <w:lang w:eastAsia="ja-JP"/>
        </w:rPr>
        <w:t xml:space="preserve"> </w:t>
      </w:r>
      <w:r w:rsidRPr="00A22141">
        <w:rPr>
          <w:rFonts w:ascii="Calibri" w:eastAsia="Yu Mincho" w:hAnsi="Calibri" w:cs="Times New Roman"/>
          <w:sz w:val="24"/>
          <w:szCs w:val="24"/>
          <w:lang w:eastAsia="ja-JP"/>
        </w:rPr>
        <w:fldChar w:fldCharType="begin"/>
      </w:r>
      <w:r w:rsidRPr="00A22141">
        <w:rPr>
          <w:rFonts w:ascii="Calibri" w:eastAsia="Yu Mincho" w:hAnsi="Calibri" w:cs="Times New Roman"/>
          <w:sz w:val="24"/>
          <w:szCs w:val="24"/>
          <w:lang w:eastAsia="ja-JP"/>
        </w:rPr>
        <w:instrText xml:space="preserve"> ADDIN ZOTERO_ITEM CSL_CITATION {"citationID":"PN7G3Nsb","properties":{"formattedCitation":"\\super 1\\nosupersub{}","plainCitation":"1","noteIndex":0},"citationItems":[{"id":355,"uris":["http://zotero.org/users/local/BG4Duk50/items/HTCQ2FSN"],"uri":["http://zotero.org/users/local/BG4Duk50/items/HTCQ2FSN"],"itemData":{"id":355,"type":"article","title":"Suicide","URL":"https://www.who.int/news-room/fact-sheets/detail/suicide","author":[{"literal":"World Health Organisation"}],"issued":{"date-parts":[["2019"]]}}}],"schema":"https://github.com/citation-style-language/schema/raw/master/csl-citation.json"} </w:instrText>
      </w:r>
      <w:r w:rsidRPr="00A22141">
        <w:rPr>
          <w:rFonts w:ascii="Calibri" w:eastAsia="Yu Mincho" w:hAnsi="Calibri" w:cs="Times New Roman"/>
          <w:sz w:val="24"/>
          <w:szCs w:val="24"/>
          <w:lang w:eastAsia="ja-JP"/>
        </w:rPr>
        <w:fldChar w:fldCharType="separate"/>
      </w:r>
      <w:r w:rsidRPr="00A22141">
        <w:rPr>
          <w:rFonts w:ascii="Calibri" w:eastAsia="Yu Mincho" w:hAnsi="Calibri" w:cs="Calibri"/>
          <w:sz w:val="24"/>
          <w:szCs w:val="24"/>
          <w:vertAlign w:val="superscript"/>
          <w:lang w:eastAsia="ja-JP"/>
        </w:rPr>
        <w:t>1</w:t>
      </w:r>
      <w:r w:rsidRPr="00A22141">
        <w:rPr>
          <w:rFonts w:ascii="Calibri" w:eastAsia="Yu Mincho" w:hAnsi="Calibri" w:cs="Times New Roman"/>
          <w:sz w:val="24"/>
          <w:szCs w:val="24"/>
          <w:lang w:eastAsia="ja-JP"/>
        </w:rPr>
        <w:fldChar w:fldCharType="end"/>
      </w:r>
      <w:r w:rsidRPr="00A22141">
        <w:rPr>
          <w:rFonts w:ascii="Calibri" w:eastAsia="Yu Mincho" w:hAnsi="Calibri" w:cs="Times New Roman"/>
          <w:sz w:val="24"/>
          <w:szCs w:val="24"/>
          <w:lang w:eastAsia="ja-JP"/>
        </w:rPr>
        <w:t xml:space="preserve"> </w:t>
      </w:r>
      <w:r w:rsidRPr="00A22141">
        <w:rPr>
          <w:rFonts w:ascii="Times New Roman" w:eastAsia="Yu Mincho" w:hAnsi="Times New Roman" w:cs="Times New Roman"/>
          <w:sz w:val="24"/>
          <w:szCs w:val="24"/>
          <w:lang w:val="en-US" w:eastAsia="ja-JP"/>
        </w:rPr>
        <w:t>The most important risk factor for completed suicide in the general population is a previous suicide attempt.</w:t>
      </w:r>
      <w:r w:rsidRPr="00A22141">
        <w:rPr>
          <w:rFonts w:ascii="Calibri" w:eastAsia="Yu Mincho" w:hAnsi="Calibri" w:cs="Times New Roman"/>
          <w:sz w:val="24"/>
          <w:szCs w:val="24"/>
          <w:lang w:eastAsia="ja-JP"/>
        </w:rPr>
        <w:t xml:space="preserve"> </w:t>
      </w:r>
      <w:r w:rsidRPr="00A22141">
        <w:rPr>
          <w:rFonts w:ascii="Calibri" w:eastAsia="Yu Mincho" w:hAnsi="Calibri" w:cs="Times New Roman"/>
          <w:sz w:val="24"/>
          <w:szCs w:val="24"/>
          <w:lang w:eastAsia="ja-JP"/>
        </w:rPr>
        <w:fldChar w:fldCharType="begin"/>
      </w:r>
      <w:r w:rsidRPr="00A22141">
        <w:rPr>
          <w:rFonts w:ascii="Calibri" w:eastAsia="Yu Mincho" w:hAnsi="Calibri" w:cs="Times New Roman"/>
          <w:sz w:val="24"/>
          <w:szCs w:val="24"/>
          <w:lang w:eastAsia="ja-JP"/>
        </w:rPr>
        <w:instrText xml:space="preserve"> ADDIN ZOTERO_ITEM CSL_CITATION {"citationID":"S0jrvkVW","properties":{"formattedCitation":"\\super 2\\nosupersub{}","plainCitation":"2","noteIndex":0},"citationItems":[{"id":356,"uris":["http://zotero.org/users/local/BG4Duk50/items/RBBRETQ3"],"uri":["http://zotero.org/users/local/BG4Duk50/items/RBBRETQ3"],"itemData":{"id":356,"type":"article","title":"Suizidprävention: Suizidprävention: Eine globale Herausforderung","URL":"https://apps.who.int/iris/bitstream/handle/10665/131056/9789241564779-ger.pdf","author":[{"literal":"World Health Organisation"}],"issued":{"date-parts":[["2014"]]}}}],"schema":"https://github.com/citation-style-language/schema/raw/master/csl-citation.json"} </w:instrText>
      </w:r>
      <w:r w:rsidRPr="00A22141">
        <w:rPr>
          <w:rFonts w:ascii="Calibri" w:eastAsia="Yu Mincho" w:hAnsi="Calibri" w:cs="Times New Roman"/>
          <w:sz w:val="24"/>
          <w:szCs w:val="24"/>
          <w:lang w:eastAsia="ja-JP"/>
        </w:rPr>
        <w:fldChar w:fldCharType="separate"/>
      </w:r>
      <w:r w:rsidRPr="00A22141">
        <w:rPr>
          <w:rFonts w:ascii="Calibri" w:eastAsia="Yu Mincho" w:hAnsi="Calibri" w:cs="Calibri"/>
          <w:sz w:val="24"/>
          <w:szCs w:val="24"/>
          <w:vertAlign w:val="superscript"/>
          <w:lang w:eastAsia="ja-JP"/>
        </w:rPr>
        <w:t>2</w:t>
      </w:r>
      <w:r w:rsidRPr="00A22141">
        <w:rPr>
          <w:rFonts w:ascii="Calibri" w:eastAsia="Yu Mincho" w:hAnsi="Calibri" w:cs="Times New Roman"/>
          <w:sz w:val="24"/>
          <w:szCs w:val="24"/>
          <w:lang w:eastAsia="ja-JP"/>
        </w:rPr>
        <w:fldChar w:fldCharType="end"/>
      </w:r>
      <w:r w:rsidRPr="00A22141">
        <w:rPr>
          <w:rFonts w:ascii="Calibri" w:eastAsia="Yu Mincho" w:hAnsi="Calibri" w:cs="Times New Roman"/>
          <w:sz w:val="24"/>
          <w:szCs w:val="24"/>
          <w:lang w:eastAsia="ja-JP"/>
        </w:rPr>
        <w:t xml:space="preserve"> </w:t>
      </w:r>
      <w:r w:rsidRPr="00A22141">
        <w:rPr>
          <w:rFonts w:ascii="Times New Roman" w:eastAsia="Yu Mincho" w:hAnsi="Times New Roman" w:cs="Times New Roman"/>
          <w:sz w:val="24"/>
          <w:szCs w:val="24"/>
          <w:lang w:val="en-US" w:eastAsia="ja-JP"/>
        </w:rPr>
        <w:t xml:space="preserve">Suicide attempts have also been shown to be associated with an increased risk for mental health problems, substance misuse, physical health problems and premature death in adulthood. </w:t>
      </w:r>
      <w:r w:rsidRPr="00A22141">
        <w:rPr>
          <w:rFonts w:ascii="Times New Roman" w:eastAsia="Yu Mincho" w:hAnsi="Times New Roman" w:cs="Times New Roman"/>
          <w:sz w:val="24"/>
          <w:szCs w:val="24"/>
          <w:lang w:val="en-US" w:eastAsia="ja-JP"/>
        </w:rPr>
        <w:fldChar w:fldCharType="begin"/>
      </w:r>
      <w:r w:rsidRPr="00A22141">
        <w:rPr>
          <w:rFonts w:ascii="Times New Roman" w:eastAsia="Yu Mincho" w:hAnsi="Times New Roman" w:cs="Times New Roman"/>
          <w:sz w:val="24"/>
          <w:szCs w:val="24"/>
          <w:lang w:val="en-US" w:eastAsia="ja-JP"/>
        </w:rPr>
        <w:instrText xml:space="preserve"> ADDIN ZOTERO_ITEM CSL_CITATION {"citationID":"ZBLOr4Ch","properties":{"formattedCitation":"\\super 3\\uc0\\u8211{}5\\nosupersub{}","plainCitation":"3–5","noteIndex":0},"citationItems":[{"id":357,"uris":["http://zotero.org/users/local/BG4Duk50/items/UDKVL4PU"],"uri":["http://zotero.org/users/local/BG4Duk50/items/UDKVL4PU"],"itemData":{"id":357,"type":"article-journal","container-title":"The Lancet Psychiatry","DOI":"10.1016/S2215-0366(15)00170-4","ISSN":"22150366","issue":"6","journalAbbreviation":"The Lancet Psychiatry","language":"en","page":"532-539","source":"DOI.org (Crossref)","title":"Long-term outcomes following self-poisoning in adolescents: a population-based cohort study","title-short":"Long-term outcomes following self-poisoning in adolescents","volume":"2","author":[{"family":"Finkelstein","given":"Yaron"},{"family":"Macdonald","given":"Erin M"},{"family":"Hollands","given":"Simon"},{"family":"Hutson","given":"Janine R"},{"family":"Sivilotti","given":"Marco L A"},{"family":"Mamdani","given":"Muhammad M"},{"family":"Koren","given":"Gideon"},{"family":"Juurlink","given":"David N"}],"issued":{"date-parts":[["2015",6]]}}},{"id":358,"uris":["http://zotero.org/users/local/BG4Duk50/items/MHD8MMYV"],"uri":["http://zotero.org/users/local/BG4Duk50/items/MHD8MMYV"],"itemData":{"id":358,"type":"article-journal","container-title":"JAMA Psychiatry","DOI":"10.1001/jamapsychiatry.2013.2803","ISSN":"2168-622X","issue":"2","journalAbbreviation":"JAMA Psychiatry","language":"en","page":"119","source":"DOI.org (Crossref)","title":"Suicide Attempt in Young People: A Signal for Long-term Health Care and Social Needs","title-short":"Suicide Attempt in Young People","volume":"71","author":[{"family":"Goldman-Mellor","given":"Sidra J."},{"family":"Caspi","given":"Avshalom"},{"family":"Harrington","given":"HonaLee"},{"family":"Hogan","given":"Sean"},{"family":"Nada-Raja","given":"Shyamala"},{"family":"Poulton","given":"Richie"},{"family":"Moffitt","given":"Terrie E."}],"issued":{"date-parts":[["2014",2,1]]}}},{"id":360,"uris":["http://zotero.org/users/local/BG4Duk50/items/W9KBUXTP"],"uri":["http://zotero.org/users/local/BG4Duk50/items/W9KBUXTP"],"itemData":{"id":360,"type":"article-journal","container-title":"BMJ","DOI":"10.1136/bmj.g5954","ISSN":"1756-1833","issue":"oct20 5","journalAbbreviation":"BMJ","language":"en","page":"g5954-g5954","source":"DOI.org (Crossref)","title":"Clinical and social outcomes of adolescent self harm: population based birth cohort study","title-short":"Clinical and social outcomes of adolescent self harm","volume":"349","author":[{"family":"Mars","given":"B."},{"family":"Heron","given":"J."},{"family":"Crane","given":"C."},{"family":"Hawton","given":"K."},{"family":"Lewis","given":"G."},{"family":"Macleod","given":"J."},{"family":"Tilling","given":"K."},{"family":"Gunnell","given":"D."}],"issued":{"date-parts":[["2014",10,21]]}}}],"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Pr="00A22141">
        <w:rPr>
          <w:rFonts w:ascii="Times New Roman" w:eastAsia="Yu Mincho" w:hAnsi="Times New Roman" w:cs="Times New Roman"/>
          <w:sz w:val="24"/>
          <w:szCs w:val="24"/>
          <w:vertAlign w:val="superscript"/>
          <w:lang w:eastAsia="ja-JP"/>
        </w:rPr>
        <w:t>3–5</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Therefore, identifying behavioral risk factors for suicide attempts is important to inform targeted interventions. </w:t>
      </w:r>
      <w:r w:rsidR="00034E43" w:rsidRPr="00A22141">
        <w:rPr>
          <w:rFonts w:ascii="Times New Roman" w:eastAsia="Yu Mincho" w:hAnsi="Times New Roman" w:cs="Times New Roman"/>
          <w:sz w:val="24"/>
          <w:szCs w:val="24"/>
          <w:lang w:val="en-US" w:eastAsia="ja-JP"/>
        </w:rPr>
        <w:t>Indeed, a recent systematic review on this topic concluded that some evidence suggests that suicide prevention programs targeted for specific subgroups can be effective.</w:t>
      </w:r>
      <w:r w:rsidR="00E47D4B"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A2OB9EW8","properties":{"formattedCitation":"\\super 6\\nosupersub{}","plainCitation":"6","noteIndex":0},"citationItems":[{"id":505,"uris":["http://zotero.org/users/local/BG4Duk50/items/EK26RGQK"],"uri":["http://zotero.org/users/local/BG4Duk50/items/EK26RGQK"],"itemData":{"id":505,"type":"article-journal","abstract":"To help inform the evaluation design for CalMHSA's suicide prevention (SP) and early intervention initiatives, a review of program evaluation literature was done to assess program effectiveness and identify previously used evaluation methodologies. Using evidence from the literature review, the authors provide an overview of the epidemiology of suicides and of non-fatal self-inflicted injuries in California and present a framework for evaluating SP programs, including candidate evaluation measures. The review identified three methodological considerations that can inform the evaluation of SP programs: (1) identifying whether a SP program was effective at reducing suicide deaths is challenging because suicide is such a rare event; (2) SP programs may have differential effects on population subgroups, because suicide rates differ by age, race, and sex; and (3) SP programs may show immediate reductions in suicide attempts but their long-term effects are uncertain. The review also identified two critical gaps in the literature. First, SP evaluation research explores the effects of programs on such outcomes as reduced access to lethal means, provision of care, and crisis response; however, we need to learn more about how these programs influence suicide rates. Second, more research must address the differential effectiveness of SP programs for population subgroups vulnerable to suicide.","container-title":"Rand Health Quarterly","ISSN":"2162-8254","issue":"4","journalAbbreviation":"Rand Health Q","language":"eng","note":"PMID: 28083274\nPMCID: PMC5052077","page":"2","source":"PubMed","title":"Interventions to Prevent Suicide: A Literature Review to Guide Evaluation of California's Mental Health Prevention and Early Intervention Initiative","title-short":"Interventions to Prevent Suicide","volume":"2","author":[{"family":"Acosta","given":"Joie"},{"family":"Ramchand","given":"Rajeev"},{"family":"Jaycox","given":"Lisa H."},{"family":"Becker","given":"Amariah"},{"family":"Eberhart","given":"Nicole K."}],"issued":{"date-parts":[["2013"]]}}}],"schema":"https://github.com/citation-style-language/schema/raw/master/csl-citation.json"} </w:instrText>
      </w:r>
      <w:r w:rsidR="00E47D4B"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6</w:t>
      </w:r>
      <w:r w:rsidR="00E47D4B" w:rsidRPr="00A22141">
        <w:rPr>
          <w:rFonts w:ascii="Times New Roman" w:eastAsia="Yu Mincho" w:hAnsi="Times New Roman" w:cs="Times New Roman"/>
          <w:sz w:val="24"/>
          <w:szCs w:val="24"/>
          <w:lang w:val="en-US" w:eastAsia="ja-JP"/>
        </w:rPr>
        <w:fldChar w:fldCharType="end"/>
      </w:r>
      <w:r w:rsidR="00034E43" w:rsidRPr="00A22141">
        <w:rPr>
          <w:rFonts w:ascii="Times New Roman" w:eastAsia="Yu Mincho" w:hAnsi="Times New Roman" w:cs="Times New Roman"/>
          <w:sz w:val="24"/>
          <w:szCs w:val="24"/>
          <w:lang w:val="en-US" w:eastAsia="ja-JP"/>
        </w:rPr>
        <w:t xml:space="preserve"> Moreover, the review provides nine suicide prevention categories that could be utilized including: training on coping skills and self-referral, marketing campaigns, gatekeeper trainings, crisis hotlines, postvention programs that guide a community to appropriately respond to suicide to prevent possible contagion, screening programs to identify and refer individuals in distress, provider training in suicide risk assessment and management, targeted mental health interventions, and social/policy interventions that increase access to care or restrict access to lethal means through policies that create a safe environment (e.g., restricting access to firearms).</w:t>
      </w:r>
      <w:r w:rsidR="00E47D4B"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vxSBLyU7","properties":{"formattedCitation":"\\super 6\\nosupersub{}","plainCitation":"6","noteIndex":0},"citationItems":[{"id":505,"uris":["http://zotero.org/users/local/BG4Duk50/items/EK26RGQK"],"uri":["http://zotero.org/users/local/BG4Duk50/items/EK26RGQK"],"itemData":{"id":505,"type":"article-journal","abstract":"To help inform the evaluation design for CalMHSA's suicide prevention (SP) and early intervention initiatives, a review of program evaluation literature was done to assess program effectiveness and identify previously used evaluation methodologies. Using evidence from the literature review, the authors provide an overview of the epidemiology of suicides and of non-fatal self-inflicted injuries in California and present a framework for evaluating SP programs, including candidate evaluation measures. The review identified three methodological considerations that can inform the evaluation of SP programs: (1) identifying whether a SP program was effective at reducing suicide deaths is challenging because suicide is such a rare event; (2) SP programs may have differential effects on population subgroups, because suicide rates differ by age, race, and sex; and (3) SP programs may show immediate reductions in suicide attempts but their long-term effects are uncertain. The review also identified two critical gaps in the literature. First, SP evaluation research explores the effects of programs on such outcomes as reduced access to lethal means, provision of care, and crisis response; however, we need to learn more about how these programs influence suicide rates. Second, more research must address the differential effectiveness of SP programs for population subgroups vulnerable to suicide.","container-title":"Rand Health Quarterly","ISSN":"2162-8254","issue":"4","journalAbbreviation":"Rand Health Q","language":"eng","note":"PMID: 28083274\nPMCID: PMC5052077","page":"2","source":"PubMed","title":"Interventions to Prevent Suicide: A Literature Review to Guide Evaluation of California's Mental Health Prevention and Early Intervention Initiative","title-short":"Interventions to Prevent Suicide","volume":"2","author":[{"family":"Acosta","given":"Joie"},{"family":"Ramchand","given":"Rajeev"},{"family":"Jaycox","given":"Lisa H."},{"family":"Becker","given":"Amariah"},{"family":"Eberhart","given":"Nicole K."}],"issued":{"date-parts":[["2013"]]}}}],"schema":"https://github.com/citation-style-language/schema/raw/master/csl-citation.json"} </w:instrText>
      </w:r>
      <w:r w:rsidR="00E47D4B"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6</w:t>
      </w:r>
      <w:r w:rsidR="00E47D4B" w:rsidRPr="00A22141">
        <w:rPr>
          <w:rFonts w:ascii="Times New Roman" w:eastAsia="Yu Mincho" w:hAnsi="Times New Roman" w:cs="Times New Roman"/>
          <w:sz w:val="24"/>
          <w:szCs w:val="24"/>
          <w:lang w:val="en-US" w:eastAsia="ja-JP"/>
        </w:rPr>
        <w:fldChar w:fldCharType="end"/>
      </w:r>
      <w:r w:rsidR="00034E43" w:rsidRPr="00A22141">
        <w:rPr>
          <w:rFonts w:ascii="Times New Roman" w:eastAsia="Yu Mincho" w:hAnsi="Times New Roman" w:cs="Times New Roman"/>
          <w:sz w:val="24"/>
          <w:szCs w:val="24"/>
          <w:lang w:val="en-US" w:eastAsia="ja-JP"/>
        </w:rPr>
        <w:t xml:space="preserve"> </w:t>
      </w:r>
    </w:p>
    <w:p w14:paraId="022A4751" w14:textId="77777777" w:rsidR="00093FEC" w:rsidRPr="00A22141" w:rsidRDefault="00093FEC" w:rsidP="00A05F41">
      <w:pPr>
        <w:spacing w:after="0" w:line="480" w:lineRule="auto"/>
        <w:rPr>
          <w:rFonts w:ascii="Times New Roman" w:eastAsia="Yu Mincho" w:hAnsi="Times New Roman" w:cs="Times New Roman"/>
          <w:sz w:val="24"/>
          <w:szCs w:val="24"/>
          <w:lang w:val="en-US" w:eastAsia="ja-JP"/>
        </w:rPr>
      </w:pPr>
    </w:p>
    <w:p w14:paraId="5F37434B" w14:textId="79C0FE62" w:rsidR="00A05F41" w:rsidRPr="00A22141" w:rsidRDefault="00A05F41" w:rsidP="00A05F41">
      <w:pPr>
        <w:spacing w:after="0" w:line="480" w:lineRule="auto"/>
        <w:rPr>
          <w:rFonts w:ascii="Times New Roman" w:eastAsia="Yu Mincho" w:hAnsi="Times New Roman" w:cs="Times New Roman"/>
          <w:sz w:val="24"/>
          <w:szCs w:val="24"/>
          <w:lang w:eastAsia="ja-JP"/>
        </w:rPr>
      </w:pPr>
      <w:bookmarkStart w:id="1" w:name="_Hlk48063589"/>
      <w:r w:rsidRPr="00A22141">
        <w:rPr>
          <w:rFonts w:ascii="Times New Roman" w:eastAsia="Yu Mincho" w:hAnsi="Times New Roman" w:cs="Times New Roman"/>
          <w:sz w:val="24"/>
          <w:szCs w:val="24"/>
          <w:lang w:val="en-US" w:eastAsia="ja-JP"/>
        </w:rPr>
        <w:t>One understudied potential correlate of adolescent suicide attempts is physical violence</w:t>
      </w:r>
      <w:r w:rsidR="00ED366B" w:rsidRPr="00A22141">
        <w:rPr>
          <w:rFonts w:ascii="Times New Roman" w:eastAsia="Yu Mincho" w:hAnsi="Times New Roman" w:cs="Times New Roman"/>
          <w:sz w:val="24"/>
          <w:szCs w:val="24"/>
          <w:lang w:val="en-US" w:eastAsia="ja-JP"/>
        </w:rPr>
        <w:t xml:space="preserve"> relating to victimization</w:t>
      </w:r>
      <w:r w:rsidRPr="00A22141">
        <w:rPr>
          <w:rFonts w:ascii="Times New Roman" w:eastAsia="Yu Mincho" w:hAnsi="Times New Roman" w:cs="Times New Roman"/>
          <w:sz w:val="24"/>
          <w:szCs w:val="24"/>
          <w:lang w:val="en-US" w:eastAsia="ja-JP"/>
        </w:rPr>
        <w:t xml:space="preserve">. </w:t>
      </w:r>
      <w:bookmarkEnd w:id="1"/>
      <w:r w:rsidRPr="00A22141">
        <w:rPr>
          <w:rFonts w:ascii="Times New Roman" w:eastAsia="Yu Mincho" w:hAnsi="Times New Roman" w:cs="Times New Roman"/>
          <w:sz w:val="24"/>
          <w:szCs w:val="24"/>
          <w:lang w:val="en-US" w:eastAsia="ja-JP"/>
        </w:rPr>
        <w:t>Physical violence is defined here as the application of immediate and unlawful physical force</w:t>
      </w:r>
      <w:r w:rsidR="009043E0"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 xml:space="preserve">The prevalence of youth violence is high. For example, globally, the fourth leading cause of death in young people is homicide (10–29 years old).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9AZTAag0","properties":{"formattedCitation":"\\super 7\\nosupersub{}","plainCitation":"7","noteIndex":0},"citationItems":[{"id":363,"uris":["http://zotero.org/users/local/BG4Duk50/items/YYI97ESD"],"uri":["http://zotero.org/users/local/BG4Duk50/items/YYI97ESD"],"itemData":{"id":363,"type":"article","title":"Global status report on violence prevention 2014","URL":"https://www.who.int/violence_injury_prevention/violence/status_report/2014/en/","author":[{"literal":"World Health Organisation"}],"issued":{"date-parts":[["2014"]]}}}],"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7</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Importantly, there are differences in prevalence between countries with the majority of deaths due to homicide occurring in LMIC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WPxL3Sdy","properties":{"formattedCitation":"\\super 7\\nosupersub{}","plainCitation":"7","noteIndex":0},"citationItems":[{"id":363,"uris":["http://zotero.org/users/local/BG4Duk50/items/YYI97ESD"],"uri":["http://zotero.org/users/local/BG4Duk50/items/YYI97ESD"],"itemData":{"id":363,"type":"article","title":"Global status report on violence prevention 2014","URL":"https://www.who.int/violence_injury_prevention/violence/status_report/2014/en/","author":[{"literal":"World Health Organisation"}],"issued":{"date-parts":[["2014"]]}}}],"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7</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Moreover, through violence, many more young </w:t>
      </w:r>
      <w:r w:rsidRPr="00A22141">
        <w:rPr>
          <w:rFonts w:ascii="Times New Roman" w:eastAsia="Yu Mincho" w:hAnsi="Times New Roman" w:cs="Times New Roman"/>
          <w:sz w:val="24"/>
          <w:szCs w:val="24"/>
          <w:lang w:val="en-US" w:eastAsia="ja-JP"/>
        </w:rPr>
        <w:lastRenderedPageBreak/>
        <w:t xml:space="preserve">people are hospitalized as a consequence of injuries sustained due to violence. It has also been suggested that in addition to death and injuries, mental and/or emotional health problems, disability, and increased health-risk behaviors are key consequences of violence in young people.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OZSsiBW0","properties":{"formattedCitation":"\\super 8\\nosupersub{}","plainCitation":"8","noteIndex":0},"citationItems":[{"id":364,"uris":["http://zotero.org/users/local/BG4Duk50/items/SEVJ7Q34"],"uri":["http://zotero.org/users/local/BG4Duk50/items/SEVJ7Q34"],"itemData":{"id":364,"type":"article","title":"Preventing child maltreatment: a guide to taking action and generating evidence","URL":"https://www.who.int/publications-detail/preventing-child-maltreatment-a-guide-to-taking-action-and-generating-evidence","author":[{"literal":"World Health Organisation"}],"issued":{"date-parts":[["2006"]]}}}],"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8</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w:t>
      </w:r>
    </w:p>
    <w:p w14:paraId="661D6C0F"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p>
    <w:p w14:paraId="3DD71C8E" w14:textId="00C16F72" w:rsidR="00A05F41" w:rsidRPr="00A22141" w:rsidRDefault="00A05F41" w:rsidP="00A05F41">
      <w:pPr>
        <w:spacing w:after="0" w:line="480" w:lineRule="auto"/>
        <w:rPr>
          <w:rFonts w:ascii="Times New Roman" w:eastAsia="Yu Mincho" w:hAnsi="Times New Roman" w:cs="Times New Roman"/>
          <w:sz w:val="24"/>
          <w:szCs w:val="24"/>
          <w:lang w:eastAsia="ja-JP"/>
        </w:rPr>
      </w:pPr>
      <w:r w:rsidRPr="00A22141">
        <w:rPr>
          <w:rFonts w:ascii="Times New Roman" w:eastAsia="Yu Mincho" w:hAnsi="Times New Roman" w:cs="Times New Roman"/>
          <w:sz w:val="24"/>
          <w:szCs w:val="24"/>
          <w:lang w:val="en-US" w:eastAsia="ja-JP"/>
        </w:rPr>
        <w:t xml:space="preserve">Exposure to violence through victimization may increase one’s risk of suicidal behavior through several mechanisms including a decline in self-efficacy and mental well-being, and an increase in psychological stres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hnHsfbwV","properties":{"formattedCitation":"\\super 9,10\\nosupersub{}","plainCitation":"9,10","noteIndex":0},"citationItems":[{"id":366,"uris":["http://zotero.org/users/local/BG4Duk50/items/7X9KP4AW"],"uri":["http://zotero.org/users/local/BG4Duk50/items/7X9KP4AW"],"itemData":{"id":366,"type":"article-journal","abstract":"Background: Material and social environmental stressors affect mental health in adolescence. Protective factors such as social support from family and friends may help to buffer the effects of adversity.\nAims: The association of violence exposure and emotional disorders was examined in Cape Town adolescents.\nMethod: A total of 1034 Grade 8 high school students participated from seven government co-educational schools in Cape Town, South Africa. Exposure to violence in the past 12 months and post-traumatic stress disorder (PTSD) symptoms were measured by the Harvard Trauma Questionnaire, depressive and anxiety symptoms by the Short Moods and Feelings Questionnaire and the Self-Rating Anxiety Scale.\nResults: Exposure to violence was associated with high scores on depressive (odds ratio (OR)=6.23, 95% CI 4.2-9.2), anxiety (OR=5.40, 95% CI 2.4-12.4) and PTSD symptoms (OR=8.93, 95% CI 2.9-27.2) and increased risk of self-harm (OR=5.72, 95% CI 1.2-25.9) adjusting for gender and social support.\nConclusions: We found that high exposure to violence was associated with high levels of emotional disorders in adolescents that was not buffered by social support. There is an urgent need for interventions to reduce exposure to violence in young people in this setting.\nDeclaration of interest: None.\nCopyright and usage: © The Royal College of Psychiatrists 2017. This is an open access article distributed under the terms of the Creative Commons Non-Commercial, No Derivatives (CC BY-NC-ND) license.","container-title":"BJPsych open","DOI":"10.1192/bjpo.bp.117.004861","ISSN":"2056-4724","issue":"5","journalAbbreviation":"BJPsych Open","language":"eng","note":"PMID: 29093828\nPMCID: PMC5643877","page":"257-264","source":"PubMed","title":"Exposure to violence and mental health of adolescents: South African Health and Well-being Study","title-short":"Exposure to violence and mental health of adolescents","volume":"3","author":[{"family":"Stansfeld","given":"Stephen A."},{"family":"Rothon","given":"Catherine"},{"family":"Das-Munshi","given":"Jayati"},{"family":"Mathews","given":"Cathy"},{"family":"Adams","given":"Arlene"},{"family":"Clark","given":"Charlotte"},{"family":"Lund","given":"Crick"}],"issued":{"date-parts":[["2017",9]]}}},{"id":369,"uris":["http://zotero.org/users/local/BG4Duk50/items/MZDU72FS"],"uri":["http://zotero.org/users/local/BG4Duk50/items/MZDU72FS"],"itemData":{"id":369,"type":"article-journal","abstract":"Self-efficacy is assumed to promote posttraumatic adaption, and several cross-sectional studies support this notion. However, there is a lack of prospective longitudinal studies to further illuminate the temporal relationship between self-efficacy and posttraumatic stress symptoms. Thus, an important unresolved research question is whether posttraumatic stress disorder (PTSD) symptoms affect the level of self-efficacy or vice versa or whether they mutually influence each other. The present prospective longitudinal study investigated the reciprocal relationship between general self-efficacy (GSE) and posttraumatic stress symptoms in 143 physical assault victims. We used an autoregressive cross-lagged model across four assessment waves: within 4 months after the assault (T1) and then 3 months (T2), 12 months (T3) and 8 years (T4) after the first assessment. Stress symptoms at T1 and T2 predicted subsequent self-efficacy, while self-efficacy at T1 and T2 was not related to subsequent stress symptoms. These relationships were reversed after T3; higher levels of self-efficacy at T3 predicted lower levels of posttraumatic stress symptoms at T4, while posttraumatic tress symptoms at T3 did not predict self-efficacy at T4. In conclusion, posttraumatic stress symptoms may have a deteriorating effect on self-efficacy in the early phase after physical assault, whereas self-efficacy may promote recovery from posttraumatic stress symptoms over the long term.","container-title":"Frontiers in Psychology","DOI":"10.3389/fpsyg.2017.00913","ISSN":"1664-1078","journalAbbreviation":"Front Psychol","language":"eng","note":"PMID: 28620334\nPMCID: PMC5452477","page":"913","source":"PubMed","title":"Longitudinal Relationship between Self-efficacy and Posttraumatic Stress Symptoms 8 Years after a Violent Assault: An Autoregressive Cross-Lagged Model","title-short":"Longitudinal Relationship between Self-efficacy and Posttraumatic Stress Symptoms 8 Years after a Violent Assault","volume":"8","author":[{"family":"Nygaard","given":"Egil"},{"family":"Johansen","given":"Venke A."},{"family":"Siqveland","given":"Johan"},{"family":"Hussain","given":"Ajmal"},{"family":"Heir","given":"Trond"}],"issued":{"date-parts":[["2017"]]}}}],"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9,10</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w:t>
      </w:r>
      <w:r w:rsidR="002A459A" w:rsidRPr="00A22141">
        <w:rPr>
          <w:rFonts w:ascii="Times New Roman" w:eastAsia="Yu Mincho" w:hAnsi="Times New Roman" w:cs="Times New Roman"/>
          <w:sz w:val="24"/>
          <w:szCs w:val="24"/>
          <w:lang w:eastAsia="ja-JP"/>
        </w:rPr>
        <w:t xml:space="preserve">Moreover, the interpersonal-psychological theory of suicidal </w:t>
      </w:r>
      <w:proofErr w:type="spellStart"/>
      <w:r w:rsidR="002A459A" w:rsidRPr="00A22141">
        <w:rPr>
          <w:rFonts w:ascii="Times New Roman" w:eastAsia="Yu Mincho" w:hAnsi="Times New Roman" w:cs="Times New Roman"/>
          <w:sz w:val="24"/>
          <w:szCs w:val="24"/>
          <w:lang w:eastAsia="ja-JP"/>
        </w:rPr>
        <w:t>behavior</w:t>
      </w:r>
      <w:proofErr w:type="spellEnd"/>
      <w:r w:rsidR="002A459A" w:rsidRPr="00A22141">
        <w:rPr>
          <w:rFonts w:ascii="Times New Roman" w:eastAsia="Yu Mincho" w:hAnsi="Times New Roman" w:cs="Times New Roman"/>
          <w:sz w:val="24"/>
          <w:szCs w:val="24"/>
          <w:lang w:eastAsia="ja-JP"/>
        </w:rPr>
        <w:t xml:space="preserve"> </w:t>
      </w:r>
      <w:r w:rsidR="00E47D4B" w:rsidRPr="00A22141">
        <w:rPr>
          <w:rFonts w:ascii="Times New Roman" w:eastAsia="Yu Mincho" w:hAnsi="Times New Roman" w:cs="Times New Roman"/>
          <w:sz w:val="24"/>
          <w:szCs w:val="24"/>
          <w:lang w:eastAsia="ja-JP"/>
        </w:rPr>
        <w:fldChar w:fldCharType="begin"/>
      </w:r>
      <w:r w:rsidR="00E47D4B" w:rsidRPr="00A22141">
        <w:rPr>
          <w:rFonts w:ascii="Times New Roman" w:eastAsia="Yu Mincho" w:hAnsi="Times New Roman" w:cs="Times New Roman"/>
          <w:sz w:val="24"/>
          <w:szCs w:val="24"/>
          <w:lang w:eastAsia="ja-JP"/>
        </w:rPr>
        <w:instrText xml:space="preserve"> ADDIN ZOTERO_ITEM CSL_CITATION {"citationID":"FaMUWJRs","properties":{"formattedCitation":"\\super 11\\nosupersub{}","plainCitation":"11","noteIndex":0},"citationItems":[{"id":507,"uris":["http://zotero.org/users/local/BG4Duk50/items/ASP7JEXI"],"uri":["http://zotero.org/users/local/BG4Duk50/items/ASP7JEXI"],"itemData":{"id":507,"type":"book","publisher":"Harvard University Press","title":"Why People Die by Suicide","author":[{"literal":"Thomas Joiner, Robert O Lawton"}],"issued":{"date-parts":[["2005"]]}}}],"schema":"https://github.com/citation-style-language/schema/raw/master/csl-citation.json"} </w:instrText>
      </w:r>
      <w:r w:rsidR="00E47D4B" w:rsidRPr="00A22141">
        <w:rPr>
          <w:rFonts w:ascii="Times New Roman" w:eastAsia="Yu Mincho" w:hAnsi="Times New Roman" w:cs="Times New Roman"/>
          <w:sz w:val="24"/>
          <w:szCs w:val="24"/>
          <w:lang w:eastAsia="ja-JP"/>
        </w:rPr>
        <w:fldChar w:fldCharType="separate"/>
      </w:r>
      <w:r w:rsidR="00E47D4B" w:rsidRPr="00A22141">
        <w:rPr>
          <w:rFonts w:ascii="Times New Roman" w:hAnsi="Times New Roman" w:cs="Times New Roman"/>
          <w:sz w:val="24"/>
          <w:szCs w:val="24"/>
          <w:vertAlign w:val="superscript"/>
        </w:rPr>
        <w:t>11</w:t>
      </w:r>
      <w:r w:rsidR="00E47D4B" w:rsidRPr="00A22141">
        <w:rPr>
          <w:rFonts w:ascii="Times New Roman" w:eastAsia="Yu Mincho" w:hAnsi="Times New Roman" w:cs="Times New Roman"/>
          <w:sz w:val="24"/>
          <w:szCs w:val="24"/>
          <w:lang w:eastAsia="ja-JP"/>
        </w:rPr>
        <w:fldChar w:fldCharType="end"/>
      </w:r>
      <w:r w:rsidR="00E47D4B" w:rsidRPr="00A22141">
        <w:rPr>
          <w:rFonts w:ascii="Times New Roman" w:eastAsia="Yu Mincho" w:hAnsi="Times New Roman" w:cs="Times New Roman"/>
          <w:sz w:val="24"/>
          <w:szCs w:val="24"/>
          <w:lang w:eastAsia="ja-JP"/>
        </w:rPr>
        <w:t xml:space="preserve"> </w:t>
      </w:r>
      <w:r w:rsidR="002A459A" w:rsidRPr="00A22141">
        <w:rPr>
          <w:rFonts w:ascii="Times New Roman" w:eastAsia="Yu Mincho" w:hAnsi="Times New Roman" w:cs="Times New Roman"/>
          <w:sz w:val="24"/>
          <w:szCs w:val="24"/>
          <w:lang w:eastAsia="ja-JP"/>
        </w:rPr>
        <w:t xml:space="preserve">proposes that an individual will not die by suicide unless s/he has both the desire to die by suicide (perceived burdensomeness and a sense of low belongingness or social alienation) and the ability to do so (developed a fearlessness of pain, injury, and death). The theory purports that the ability to </w:t>
      </w:r>
      <w:r w:rsidR="00ED366B" w:rsidRPr="00A22141">
        <w:rPr>
          <w:rFonts w:ascii="Times New Roman" w:eastAsia="Yu Mincho" w:hAnsi="Times New Roman" w:cs="Times New Roman"/>
          <w:sz w:val="24"/>
          <w:szCs w:val="24"/>
          <w:lang w:eastAsia="ja-JP"/>
        </w:rPr>
        <w:t>die by</w:t>
      </w:r>
      <w:r w:rsidR="002A459A" w:rsidRPr="00A22141">
        <w:rPr>
          <w:rFonts w:ascii="Times New Roman" w:eastAsia="Yu Mincho" w:hAnsi="Times New Roman" w:cs="Times New Roman"/>
          <w:sz w:val="24"/>
          <w:szCs w:val="24"/>
          <w:lang w:eastAsia="ja-JP"/>
        </w:rPr>
        <w:t xml:space="preserve"> suicide is acquired through a process of repeatedly experiencing painful and otherwise provocative events. Such experience may be acquired through victimization from physical violence.</w:t>
      </w:r>
      <w:r w:rsidR="002A459A" w:rsidRPr="00A22141">
        <w:t xml:space="preserve">  </w:t>
      </w:r>
      <w:r w:rsidR="00E47D4B" w:rsidRPr="00A22141">
        <w:fldChar w:fldCharType="begin"/>
      </w:r>
      <w:r w:rsidR="00E47D4B" w:rsidRPr="00A22141">
        <w:instrText xml:space="preserve"> ADDIN ZOTERO_ITEM CSL_CITATION {"citationID":"RAXedhfJ","properties":{"formattedCitation":"\\super 11\\nosupersub{}","plainCitation":"11","noteIndex":0},"citationItems":[{"id":507,"uris":["http://zotero.org/users/local/BG4Duk50/items/ASP7JEXI"],"uri":["http://zotero.org/users/local/BG4Duk50/items/ASP7JEXI"],"itemData":{"id":507,"type":"book","publisher":"Harvard University Press","title":"Why People Die by Suicide","author":[{"literal":"Thomas Joiner, Robert O Lawton"}],"issued":{"date-parts":[["2005"]]}}}],"schema":"https://github.com/citation-style-language/schema/raw/master/csl-citation.json"} </w:instrText>
      </w:r>
      <w:r w:rsidR="00E47D4B" w:rsidRPr="00A22141">
        <w:fldChar w:fldCharType="separate"/>
      </w:r>
      <w:r w:rsidR="00E47D4B" w:rsidRPr="00A22141">
        <w:rPr>
          <w:rFonts w:ascii="Calibri" w:hAnsi="Calibri" w:cs="Calibri"/>
          <w:szCs w:val="24"/>
          <w:vertAlign w:val="superscript"/>
        </w:rPr>
        <w:t>11</w:t>
      </w:r>
      <w:r w:rsidR="00E47D4B" w:rsidRPr="00A22141">
        <w:fldChar w:fldCharType="end"/>
      </w:r>
      <w:r w:rsidR="00E47D4B" w:rsidRPr="00A22141">
        <w:t xml:space="preserve"> </w:t>
      </w:r>
      <w:r w:rsidR="002A459A" w:rsidRPr="00A22141">
        <w:rPr>
          <w:rFonts w:ascii="Times New Roman" w:eastAsia="Yu Mincho" w:hAnsi="Times New Roman" w:cs="Times New Roman"/>
          <w:sz w:val="24"/>
          <w:szCs w:val="24"/>
          <w:lang w:eastAsia="ja-JP"/>
        </w:rPr>
        <w:t>Moreover, victimization may lead to feelings of perceived burdensome and a sense of low belonging or social alienation.</w:t>
      </w:r>
      <w:r w:rsidRPr="00A22141">
        <w:rPr>
          <w:rFonts w:ascii="Times New Roman" w:eastAsia="Yu Mincho" w:hAnsi="Times New Roman" w:cs="Times New Roman"/>
          <w:sz w:val="24"/>
          <w:szCs w:val="24"/>
          <w:lang w:val="en-US" w:eastAsia="ja-JP"/>
        </w:rPr>
        <w:t xml:space="preserve">A previous systematic review with meta-analyses on the association of exposure to violence with risk of suicide and suicide attempts included twenty-nine articles with 143 730 participant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2GWS1IIB","properties":{"formattedCitation":"\\super 12\\nosupersub{}","plainCitation":"12","noteIndex":0},"citationItems":[{"id":374,"uris":["http://zotero.org/users/local/BG4Duk50/items/64SYBAHT"],"uri":["http://zotero.org/users/local/BG4Duk50/items/64SYBAHT"],"itemData":{"id":374,"type":"article-journal","abstract":"OBJECTIVE: To assess the association and magnitude of the effect of early exposure to different types of interpersonal violence (IPV) with suicide attempt and suicide death in youths and young adults.\nMETHOD: We searched six databases until June 2015. Inclusion criteria were as follows: (1) assessment of any type of IPV as risk factor of suicide attempt or suicide: (i) child maltreatment [childhood physical, sexual, emotional abuse, neglect], (ii) bullying, (iii) dating violence, and (iv) community violence; (2) population-based case-control or cohort studies; and (3) subjects aged 12-26 years. Random models were used for meta-analyses (Reg: CRD42013005775).\nRESULTS: From 23 682 articles, 29 articles with 143 730 subjects for meta-analyses were included. For victims of any IPV, OR of subsequent suicide attempt was 1.99 (95% CI: 1.73-2.28); for child maltreatment, 2.25 (95% CI: 1.85-2.73); for bullying, 2.39 (95% CI: 1.89-3.01); for dating violence, 1.65 (95% CI: 1.40-1.94); and for community violence, 1.48 (95% CI: 1.16-1.87). Young victims of IPV had an OR of suicide death of 10.57 (95% CI: 4.46-25.07).\nCONCLUSION: Early exposure to IPV confers a risk of suicide attempts and particularly suicide death in youths and young adults. Future research should address the effectiveness of preventing and detecting early any type of IPV exposure in early ages.","container-title":"Acta Psychiatrica Scandinavica","DOI":"10.1111/acps.12679","ISSN":"1600-0447","issue":"3","journalAbbreviation":"Acta Psychiatr Scand","language":"eng","note":"PMID: 27995627","page":"195-211","source":"PubMed","title":"Exposure to violence, a risk for suicide in youths and young adults. A meta-analysis of longitudinal studies","volume":"135","author":[{"family":"Castellví","given":"P."},{"family":"Miranda-Mendizábal","given":"A."},{"family":"Parés-Badell","given":"O."},{"family":"Almenara","given":"J."},{"family":"Alonso","given":"I."},{"family":"Blasco","given":"M. J."},{"family":"Cebrià","given":"A."},{"family":"Gabilondo","given":"A."},{"family":"Gili","given":"M."},{"family":"Lagares","given":"C."},{"family":"Piqueras","given":"J. A."},{"family":"Roca","given":"M."},{"family":"Rodríguez-Marín","given":"J."},{"family":"Rodríguez-Jimenez","given":"T."},{"family":"Soto-Sanz","given":"V."},{"family":"Alonso","given":"J."}],"issued":{"date-parts":[["2017",3]]}}}],"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2</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For victims of any interpersonal violence (IPV), odds ratio (OR) of subsequent suicide attempt was 1.99 (95% CI: 1.73–2.28); for child maltreatment, 2.25 (95% CI: 1.85–2.73); for bullying, 2.39 (95% CI: 1.89–3.01); for dating violence, 1.65 (95% CI: 1.40–1.94); and for community violence, 1.48 (95% CI: 1.16–1.87). Young victims of IPV had an OR for suicide death of 10.57 (95% CI: 4.46–25.07). </w:t>
      </w:r>
      <w:bookmarkStart w:id="2" w:name="_Hlk46741186"/>
      <w:r w:rsidRPr="00A22141">
        <w:rPr>
          <w:rFonts w:ascii="Times New Roman" w:eastAsia="Yu Mincho" w:hAnsi="Times New Roman" w:cs="Times New Roman"/>
          <w:sz w:val="24"/>
          <w:szCs w:val="24"/>
          <w:lang w:val="en-US" w:eastAsia="ja-JP"/>
        </w:rPr>
        <w:t>However, this meta-analysis has one important limitation, that is, all included studies were from high-income-countries (HICs). It is important to study the relationship between physical violence and suicide in LMICs owing to differences in social and political contexts.</w:t>
      </w:r>
      <w:r w:rsidR="0046141F" w:rsidRPr="00A22141">
        <w:rPr>
          <w:rFonts w:ascii="Times New Roman" w:eastAsia="Yu Mincho" w:hAnsi="Times New Roman" w:cs="Times New Roman"/>
          <w:sz w:val="24"/>
          <w:szCs w:val="24"/>
          <w:lang w:val="en-US" w:eastAsia="ja-JP"/>
        </w:rPr>
        <w:t xml:space="preserve"> For example, in some LMICs</w:t>
      </w:r>
      <w:r w:rsidR="003608E2" w:rsidRPr="00A22141">
        <w:rPr>
          <w:rFonts w:ascii="Times New Roman" w:eastAsia="Yu Mincho" w:hAnsi="Times New Roman" w:cs="Times New Roman"/>
          <w:sz w:val="24"/>
          <w:szCs w:val="24"/>
          <w:lang w:val="en-US" w:eastAsia="ja-JP"/>
        </w:rPr>
        <w:t>,</w:t>
      </w:r>
      <w:r w:rsidR="0046141F" w:rsidRPr="00A22141">
        <w:rPr>
          <w:rFonts w:ascii="Times New Roman" w:eastAsia="Yu Mincho" w:hAnsi="Times New Roman" w:cs="Times New Roman"/>
          <w:sz w:val="24"/>
          <w:szCs w:val="24"/>
          <w:lang w:val="en-US" w:eastAsia="ja-JP"/>
        </w:rPr>
        <w:t xml:space="preserve"> </w:t>
      </w:r>
      <w:r w:rsidR="0046141F" w:rsidRPr="00A22141">
        <w:rPr>
          <w:rFonts w:ascii="Times New Roman" w:eastAsia="Yu Mincho" w:hAnsi="Times New Roman" w:cs="Times New Roman"/>
          <w:sz w:val="24"/>
          <w:szCs w:val="24"/>
          <w:lang w:val="en-US" w:eastAsia="ja-JP"/>
        </w:rPr>
        <w:lastRenderedPageBreak/>
        <w:t>research suggests that gender and common mental health problems contribute less to suicidal behaviors.</w:t>
      </w:r>
      <w:r w:rsidR="00E47D4B"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aTpdb2qK","properties":{"formattedCitation":"\\super 13\\nosupersub{}","plainCitation":"13","noteIndex":0},"citationItems":[{"id":509,"uris":["http://zotero.org/users/local/BG4Duk50/items/LZKKGGMH"],"uri":["http://zotero.org/users/local/BG4Duk50/items/LZKKGGMH"],"itemData":{"id":509,"type":"article-journal","container-title":"Bulletin of the World Health Organization","DOI":"10.2471/BLT.15.163295","ISSN":"0042-9686","issue":"5","journalAbbreviation":"Bull. World Health Organ.","page":"340-350F","source":"DOI.org (Crossref)","title":"Adolescent suicidal behaviours in 32 low- and middle-income countries","volume":"94","author":[{"family":"McKinnon","given":"Britt"},{"family":"Gariépy","given":"Geneviève"},{"family":"Sentenac","given":"Mariane"},{"family":"Elgar","given":"Frank J"}],"issued":{"date-parts":[["2016",5,1]]}}}],"schema":"https://github.com/citation-style-language/schema/raw/master/csl-citation.json"} </w:instrText>
      </w:r>
      <w:r w:rsidR="00E47D4B"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3</w:t>
      </w:r>
      <w:r w:rsidR="00E47D4B"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Moreover, the majority of suicide attempts and exposure to violence occurs in such setting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5bKxDBsf","properties":{"formattedCitation":"\\super 1,7\\nosupersub{}","plainCitation":"1,7","noteIndex":0},"citationItems":[{"id":355,"uris":["http://zotero.org/users/local/BG4Duk50/items/HTCQ2FSN"],"uri":["http://zotero.org/users/local/BG4Duk50/items/HTCQ2FSN"],"itemData":{"id":355,"type":"article","title":"Suicide","URL":"https://www.who.int/news-room/fact-sheets/detail/suicide","author":[{"literal":"World Health Organisation"}],"issued":{"date-parts":[["2019"]]}}},{"id":363,"uris":["http://zotero.org/users/local/BG4Duk50/items/YYI97ESD"],"uri":["http://zotero.org/users/local/BG4Duk50/items/YYI97ESD"],"itemData":{"id":363,"type":"article","title":"Global status report on violence prevention 2014","URL":"https://www.who.int/violence_injury_prevention/violence/status_report/2014/en/","author":[{"literal":"World Health Organisation"}],"issued":{"date-parts":[["2014"]]}}}],"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7</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w:t>
      </w:r>
      <w:bookmarkEnd w:id="2"/>
      <w:r w:rsidRPr="00A22141">
        <w:rPr>
          <w:rFonts w:ascii="Times New Roman" w:eastAsia="Yu Mincho" w:hAnsi="Times New Roman" w:cs="Times New Roman"/>
          <w:sz w:val="24"/>
          <w:szCs w:val="24"/>
          <w:lang w:val="en-US" w:eastAsia="ja-JP"/>
        </w:rPr>
        <w:t xml:space="preserve">Some limited literature does exist on this relationship in LMICs. One study examined whether being bullied, fighting, and injury, in terms of frequency and nature, were significantly associated with suicidal behavior among adolescents in Western Pacific Island countrie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DsKlH5bN","properties":{"formattedCitation":"\\super 14\\nosupersub{}","plainCitation":"14","noteIndex":0},"citationItems":[{"id":376,"uris":["http://zotero.org/users/local/BG4Duk50/items/JRICWWDW"],"uri":["http://zotero.org/users/local/BG4Duk50/items/JRICWWDW"],"itemData":{"id":376,"type":"article-journal","abstract":"This study aimed to examine whether being bullied, fighting, and injury, regarded in terms of frequency and nature, were significantly associated with psychological distress and suicidal behavior, independent of substance abuse and parental support in adolescents. Secondary analysis of data from the Global School-based Student Health Survey from Kiribati, the Solomon Islands, and Vanuatu was conducted. Binomial logistic regression analysis was used to examine the association of being bullied, fighting and injury with psychological health outcomes (loneliness, insomnia, suicidal ideation and suicide attempt) at a 5% level of significance. A total of 4122 students were included; 45.5% were male, and 52.0% were 14 years of age or younger. Of the total, 9.3% felt lonely and 9.5% had insomnia most of the time over the last 12 months; 27.6% had suicidal ideation, and 30.9% reported at least one suicide attempt in the last 12 months. Multivariable logistic regression analysis showed that being bullied, fighting and injury were significantly associated with psychological health outcomes; adjusted odds ratios (AORs) of loneliness, insomnia, suicidal ideation and suicide attempt increased with increased exposure to bullying, fighting, and injury compared to non-exposed group. Among the types of bullying victimization, the highest AORs of insomnia and suicide attempt were among students who were left out of activities, compared to the non-bullied. Among the causes of injury, adolescents injured due to a physical attack were the most likely to report the highest AORs of loneliness, insomnia and suicidal ideation compared to those not injured. Preventing violence and injury among adolescents might contribute to better mental health and reduction of suicidal behavior.","container-title":"International Journal of Environmental Research and Public Health","DOI":"10.3390/ijerph14070791","ISSN":"1660-4601","issue":"7","journalAbbreviation":"Int J Environ Res Public Health","language":"eng","note":"PMID: 28714893\nPMCID: PMC5551229","source":"PubMed","title":"Loneliness, Insomnia and Suicidal Behavior among School-Going Adolescents in Western Pacific Island Countries: Role of Violence and Injury","title-short":"Loneliness, Insomnia and Suicidal Behavior among School-Going Adolescents in Western Pacific Island Countries","volume":"14","author":[{"family":"Sharma","given":"Bimala"},{"family":"Lee","given":"Tae Ho"},{"family":"Nam","given":"Eun Woo"}],"issued":{"date-parts":[["2017"]],"season":"15"}}}],"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4</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The study found that being bullied, fighting and injury were significantly associated with suicidal ideation and suicide attempts. </w:t>
      </w:r>
    </w:p>
    <w:p w14:paraId="006F51B3"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p>
    <w:p w14:paraId="499DF8E6" w14:textId="77777777" w:rsidR="00A05F41" w:rsidRPr="00A22141" w:rsidRDefault="00A05F41" w:rsidP="00A05F41">
      <w:pPr>
        <w:spacing w:after="0" w:line="480" w:lineRule="auto"/>
        <w:rPr>
          <w:rFonts w:ascii="Times New Roman" w:eastAsia="Yu Mincho" w:hAnsi="Times New Roman" w:cs="Times New Roman"/>
          <w:b/>
          <w:bCs/>
          <w:i/>
          <w:iCs/>
          <w:sz w:val="24"/>
          <w:szCs w:val="24"/>
          <w:lang w:val="en-US" w:eastAsia="ja-JP"/>
        </w:rPr>
      </w:pPr>
      <w:r w:rsidRPr="00A22141">
        <w:rPr>
          <w:rFonts w:ascii="Times New Roman" w:eastAsia="Yu Mincho" w:hAnsi="Times New Roman" w:cs="Times New Roman"/>
          <w:b/>
          <w:bCs/>
          <w:sz w:val="24"/>
          <w:szCs w:val="24"/>
          <w:lang w:val="en-US" w:eastAsia="ja-JP"/>
        </w:rPr>
        <w:t xml:space="preserve">1.1 </w:t>
      </w:r>
      <w:r w:rsidRPr="00A22141">
        <w:rPr>
          <w:rFonts w:ascii="Times New Roman" w:eastAsia="Yu Mincho" w:hAnsi="Times New Roman" w:cs="Times New Roman"/>
          <w:b/>
          <w:bCs/>
          <w:i/>
          <w:iCs/>
          <w:sz w:val="24"/>
          <w:szCs w:val="24"/>
          <w:lang w:val="en-US" w:eastAsia="ja-JP"/>
        </w:rPr>
        <w:t>Aims of the study</w:t>
      </w:r>
    </w:p>
    <w:p w14:paraId="4C626439" w14:textId="05E680DA"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 xml:space="preserve">Although these previous studies have advanced the field, to date, </w:t>
      </w:r>
      <w:bookmarkStart w:id="3" w:name="_Hlk38882599"/>
      <w:r w:rsidRPr="00A22141">
        <w:rPr>
          <w:rFonts w:ascii="Times New Roman" w:eastAsia="Yu Mincho" w:hAnsi="Times New Roman" w:cs="Times New Roman"/>
          <w:sz w:val="24"/>
          <w:szCs w:val="24"/>
          <w:lang w:val="en-US" w:eastAsia="ja-JP"/>
        </w:rPr>
        <w:t xml:space="preserve">no empirical analysis has investigated the association between violence </w:t>
      </w:r>
      <w:r w:rsidR="00257035" w:rsidRPr="00A22141">
        <w:rPr>
          <w:rFonts w:ascii="Times New Roman" w:eastAsia="Yu Mincho" w:hAnsi="Times New Roman" w:cs="Times New Roman"/>
          <w:sz w:val="24"/>
          <w:szCs w:val="24"/>
          <w:lang w:val="en-US" w:eastAsia="ja-JP"/>
        </w:rPr>
        <w:t xml:space="preserve">victimization </w:t>
      </w:r>
      <w:r w:rsidRPr="00A22141">
        <w:rPr>
          <w:rFonts w:ascii="Times New Roman" w:eastAsia="Yu Mincho" w:hAnsi="Times New Roman" w:cs="Times New Roman"/>
          <w:sz w:val="24"/>
          <w:szCs w:val="24"/>
          <w:lang w:val="en-US" w:eastAsia="ja-JP"/>
        </w:rPr>
        <w:t xml:space="preserve">and suicide attempts in a large representative sample of adolescents from multiple LMICs and global regions, while multi-continental studies are lacking. Therefore, the aim of the present study was to examine the relationship between </w:t>
      </w:r>
      <w:r w:rsidR="00000550" w:rsidRPr="00A22141">
        <w:rPr>
          <w:rFonts w:ascii="Times New Roman" w:eastAsia="Yu Mincho" w:hAnsi="Times New Roman" w:cs="Times New Roman"/>
          <w:sz w:val="24"/>
          <w:szCs w:val="24"/>
          <w:lang w:val="en-US" w:eastAsia="ja-JP"/>
        </w:rPr>
        <w:t xml:space="preserve">being a victim of </w:t>
      </w:r>
      <w:r w:rsidRPr="00A22141">
        <w:rPr>
          <w:rFonts w:ascii="Times New Roman" w:eastAsia="Yu Mincho" w:hAnsi="Times New Roman" w:cs="Times New Roman"/>
          <w:sz w:val="24"/>
          <w:szCs w:val="24"/>
          <w:lang w:val="en-US" w:eastAsia="ja-JP"/>
        </w:rPr>
        <w:t xml:space="preserve">physical attacks </w:t>
      </w:r>
      <w:r w:rsidR="00257035" w:rsidRPr="00A22141">
        <w:rPr>
          <w:rFonts w:ascii="Times New Roman" w:eastAsia="Yu Mincho" w:hAnsi="Times New Roman" w:cs="Times New Roman"/>
          <w:sz w:val="24"/>
          <w:szCs w:val="24"/>
          <w:lang w:val="en-US" w:eastAsia="ja-JP"/>
        </w:rPr>
        <w:t>(</w:t>
      </w:r>
      <w:r w:rsidR="00000550" w:rsidRPr="00A22141">
        <w:rPr>
          <w:rFonts w:ascii="Times New Roman" w:eastAsia="Yu Mincho" w:hAnsi="Times New Roman" w:cs="Times New Roman"/>
          <w:sz w:val="24"/>
          <w:szCs w:val="24"/>
          <w:lang w:val="en-US" w:eastAsia="ja-JP"/>
        </w:rPr>
        <w:t>exposure</w:t>
      </w:r>
      <w:r w:rsidRPr="00A22141">
        <w:rPr>
          <w:rFonts w:ascii="Times New Roman" w:eastAsia="Yu Mincho" w:hAnsi="Times New Roman" w:cs="Times New Roman"/>
          <w:sz w:val="24"/>
          <w:szCs w:val="24"/>
          <w:lang w:val="en-US" w:eastAsia="ja-JP"/>
        </w:rPr>
        <w:t>) with suicide attempts (outcome) in a sample of 117,472 students aged 12-15 years from 38 LMICs spanning multiple continents.</w:t>
      </w:r>
    </w:p>
    <w:bookmarkEnd w:id="3"/>
    <w:p w14:paraId="75ABCDBF"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5B011FEE" w14:textId="77777777" w:rsidR="00A05F41" w:rsidRPr="00A22141" w:rsidRDefault="00A05F41" w:rsidP="003D4F8B">
      <w:pPr>
        <w:pStyle w:val="Heading1"/>
        <w:rPr>
          <w:lang w:val="en-US" w:eastAsia="ja-JP"/>
        </w:rPr>
      </w:pPr>
      <w:r w:rsidRPr="00A22141">
        <w:rPr>
          <w:lang w:val="en-US" w:eastAsia="ja-JP"/>
        </w:rPr>
        <w:t>2. MATERIALS AND METHODS</w:t>
      </w:r>
    </w:p>
    <w:p w14:paraId="5532DDED" w14:textId="77777777" w:rsidR="00A05F41" w:rsidRPr="00A22141" w:rsidRDefault="00A05F41" w:rsidP="003D4F8B">
      <w:pPr>
        <w:pStyle w:val="Heading2"/>
        <w:rPr>
          <w:lang w:eastAsia="ja-JP"/>
        </w:rPr>
      </w:pPr>
      <w:r w:rsidRPr="00A22141">
        <w:rPr>
          <w:lang w:val="en-US" w:eastAsia="ja-JP"/>
        </w:rPr>
        <w:t xml:space="preserve">2.1. </w:t>
      </w:r>
      <w:r w:rsidRPr="00A22141">
        <w:rPr>
          <w:lang w:eastAsia="ja-JP"/>
        </w:rPr>
        <w:t>The survey</w:t>
      </w:r>
    </w:p>
    <w:p w14:paraId="1B78BF97" w14:textId="2C345037" w:rsidR="00A05F41" w:rsidRPr="00A22141" w:rsidRDefault="00A05F41" w:rsidP="00A05F41">
      <w:pPr>
        <w:spacing w:after="0" w:line="480" w:lineRule="auto"/>
        <w:rPr>
          <w:rFonts w:ascii="Times New Roman" w:eastAsia="Yu Mincho" w:hAnsi="Times New Roman" w:cs="Times New Roman"/>
          <w:sz w:val="24"/>
          <w:szCs w:val="24"/>
          <w:lang w:eastAsia="ja-JP"/>
        </w:rPr>
      </w:pPr>
      <w:r w:rsidRPr="00A22141">
        <w:rPr>
          <w:rFonts w:ascii="Times New Roman" w:eastAsia="Yu Mincho" w:hAnsi="Times New Roman" w:cs="Times New Roman"/>
          <w:sz w:val="24"/>
          <w:szCs w:val="24"/>
          <w:lang w:eastAsia="ja-JP"/>
        </w:rPr>
        <w:t xml:space="preserve">Publicly available data from the Global School Health Survey (GSHS) were </w:t>
      </w:r>
      <w:proofErr w:type="spellStart"/>
      <w:r w:rsidRPr="00A22141">
        <w:rPr>
          <w:rFonts w:ascii="Times New Roman" w:eastAsia="Yu Mincho" w:hAnsi="Times New Roman" w:cs="Times New Roman"/>
          <w:sz w:val="24"/>
          <w:szCs w:val="24"/>
          <w:lang w:eastAsia="ja-JP"/>
        </w:rPr>
        <w:t>analyzed</w:t>
      </w:r>
      <w:proofErr w:type="spellEnd"/>
      <w:r w:rsidRPr="00A22141">
        <w:rPr>
          <w:rFonts w:ascii="Times New Roman" w:eastAsia="Yu Mincho" w:hAnsi="Times New Roman" w:cs="Times New Roman"/>
          <w:sz w:val="24"/>
          <w:szCs w:val="24"/>
          <w:lang w:eastAsia="ja-JP"/>
        </w:rPr>
        <w:t xml:space="preserve">. Details on this survey can be found at http://www.who.int/chp/gshs and http://www.cdc.gov/gshs. Briefly, the GSHS was jointly developed by the WHO and the US Centres for Disease Control and Prevention (CDC), and other UN allies. The core aim of this survey was to assess and quantify risk and protective factors of major non-communicable diseases. The survey draws content from the CDC Youth Risk </w:t>
      </w:r>
      <w:proofErr w:type="spellStart"/>
      <w:r w:rsidRPr="00A22141">
        <w:rPr>
          <w:rFonts w:ascii="Times New Roman" w:eastAsia="Yu Mincho" w:hAnsi="Times New Roman" w:cs="Times New Roman"/>
          <w:sz w:val="24"/>
          <w:szCs w:val="24"/>
          <w:lang w:eastAsia="ja-JP"/>
        </w:rPr>
        <w:t>Behavior</w:t>
      </w:r>
      <w:proofErr w:type="spellEnd"/>
      <w:r w:rsidRPr="00A22141">
        <w:rPr>
          <w:rFonts w:ascii="Times New Roman" w:eastAsia="Yu Mincho" w:hAnsi="Times New Roman" w:cs="Times New Roman"/>
          <w:sz w:val="24"/>
          <w:szCs w:val="24"/>
          <w:lang w:eastAsia="ja-JP"/>
        </w:rPr>
        <w:t xml:space="preserve"> Survey (YRBS) for which test-</w:t>
      </w:r>
      <w:r w:rsidRPr="00A22141">
        <w:rPr>
          <w:rFonts w:ascii="Times New Roman" w:eastAsia="Yu Mincho" w:hAnsi="Times New Roman" w:cs="Times New Roman"/>
          <w:sz w:val="24"/>
          <w:szCs w:val="24"/>
          <w:lang w:eastAsia="ja-JP"/>
        </w:rPr>
        <w:lastRenderedPageBreak/>
        <w:t xml:space="preserve">retest reliability has been established. </w:t>
      </w:r>
      <w:r w:rsidRPr="00A22141">
        <w:rPr>
          <w:rFonts w:ascii="Times New Roman" w:eastAsia="Yu Mincho" w:hAnsi="Times New Roman" w:cs="Times New Roman"/>
          <w:sz w:val="24"/>
          <w:szCs w:val="24"/>
          <w:lang w:eastAsia="ja-JP"/>
        </w:rPr>
        <w:fldChar w:fldCharType="begin"/>
      </w:r>
      <w:r w:rsidR="00E47D4B" w:rsidRPr="00A22141">
        <w:rPr>
          <w:rFonts w:ascii="Times New Roman" w:eastAsia="Yu Mincho" w:hAnsi="Times New Roman" w:cs="Times New Roman"/>
          <w:sz w:val="24"/>
          <w:szCs w:val="24"/>
          <w:lang w:eastAsia="ja-JP"/>
        </w:rPr>
        <w:instrText xml:space="preserve"> ADDIN ZOTERO_ITEM CSL_CITATION {"citationID":"AObunYcS","properties":{"formattedCitation":"\\super 15\\nosupersub{}","plainCitation":"15","noteIndex":0},"citationItems":[{"id":279,"uris":["http://zotero.org/users/local/BG4Duk50/items/5EGBFS5F"],"uri":["http://zotero.org/users/local/BG4Duk50/items/5EGBFS5F"],"itemData":{"id":279,"type":"article-journal","container-title":"American Journal of Epidemiology","DOI":"10.1093/oxfordjournals.aje.a117473","ISSN":"1476-6256, 0002-9262","issue":"6","language":"en","page":"575-580","source":"DOI.org (Crossref)","title":"Reliability of the Youth Risk Behavior Survey Questionnaire","volume":"141","author":[{"family":"Brener","given":"Nancy D."},{"family":"Collins","given":"Janet L."},{"family":"Kann","given":"Laura"},{"family":"Warren","given":"Charles W."},{"family":"Williams","given":"Barbara I."}],"issued":{"date-parts":[["1995",3,15]]}}}],"schema":"https://github.com/citation-style-language/schema/raw/master/csl-citation.json"} </w:instrText>
      </w:r>
      <w:r w:rsidRPr="00A22141">
        <w:rPr>
          <w:rFonts w:ascii="Times New Roman" w:eastAsia="Yu Mincho" w:hAnsi="Times New Roman" w:cs="Times New Roman"/>
          <w:sz w:val="24"/>
          <w:szCs w:val="24"/>
          <w:lang w:eastAsia="ja-JP"/>
        </w:rPr>
        <w:fldChar w:fldCharType="separate"/>
      </w:r>
      <w:r w:rsidR="00E47D4B" w:rsidRPr="00A22141">
        <w:rPr>
          <w:rFonts w:ascii="Times New Roman" w:hAnsi="Times New Roman" w:cs="Times New Roman"/>
          <w:sz w:val="24"/>
          <w:szCs w:val="24"/>
          <w:vertAlign w:val="superscript"/>
        </w:rPr>
        <w:t>15</w:t>
      </w:r>
      <w:r w:rsidRPr="00A22141">
        <w:rPr>
          <w:rFonts w:ascii="Times New Roman" w:eastAsia="Yu Mincho" w:hAnsi="Times New Roman" w:cs="Times New Roman"/>
          <w:sz w:val="24"/>
          <w:szCs w:val="24"/>
          <w:lang w:eastAsia="ja-JP"/>
        </w:rPr>
        <w:fldChar w:fldCharType="end"/>
      </w:r>
      <w:r w:rsidRPr="00A22141">
        <w:rPr>
          <w:rFonts w:ascii="Times New Roman" w:eastAsia="Yu Mincho" w:hAnsi="Times New Roman" w:cs="Times New Roman"/>
          <w:sz w:val="24"/>
          <w:szCs w:val="24"/>
          <w:lang w:eastAsia="ja-JP"/>
        </w:rPr>
        <w:t xml:space="preserve"> The 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choice response options; students recorded their response on computer scannable sheets. All GSHS surveys were approved, in each country, by both a national government administration (most often the Ministry of Health and/or Education) and an institutional review board or ethics committee. Student privacy was protected through anonymous and voluntary participation, and informed consent was obtained as appropriate from the students, parents and/or school officials. Data were weighted for non-response and probability selection.</w:t>
      </w:r>
    </w:p>
    <w:p w14:paraId="025ACC51"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r w:rsidRPr="00A22141">
        <w:rPr>
          <w:rFonts w:ascii="Times New Roman" w:eastAsia="Yu Mincho" w:hAnsi="Times New Roman" w:cs="Times New Roman"/>
          <w:sz w:val="24"/>
          <w:szCs w:val="24"/>
          <w:lang w:eastAsia="ja-JP"/>
        </w:rPr>
        <w:tab/>
        <w:t xml:space="preserve">From all publicly available data, we selected all nationally representative datasets </w:t>
      </w:r>
      <w:r w:rsidRPr="00A22141">
        <w:rPr>
          <w:rFonts w:ascii="Times New Roman" w:eastAsia="Yu Mincho" w:hAnsi="Times New Roman" w:cs="Times New Roman"/>
          <w:sz w:val="24"/>
          <w:szCs w:val="24"/>
          <w:lang w:val="en-US" w:eastAsia="ja-JP"/>
        </w:rPr>
        <w:t xml:space="preserve">from LMICs (based on the World Bank classification at the time of the survey) </w:t>
      </w:r>
      <w:r w:rsidRPr="00A22141">
        <w:rPr>
          <w:rFonts w:ascii="Times New Roman" w:eastAsia="Yu Mincho" w:hAnsi="Times New Roman" w:cs="Times New Roman"/>
          <w:sz w:val="24"/>
          <w:szCs w:val="24"/>
          <w:lang w:eastAsia="ja-JP"/>
        </w:rPr>
        <w:t xml:space="preserve">that included the variables used in the current analysis. If there were more than two datasets from the same country, we chose the most recent dataset. A total of 38 </w:t>
      </w:r>
      <w:r w:rsidRPr="00A22141">
        <w:rPr>
          <w:rFonts w:ascii="Times New Roman" w:eastAsia="Yu Mincho" w:hAnsi="Times New Roman" w:cs="Times New Roman"/>
          <w:sz w:val="24"/>
          <w:szCs w:val="24"/>
          <w:lang w:val="en-US" w:eastAsia="ja-JP"/>
        </w:rPr>
        <w:t>LMICs</w:t>
      </w:r>
      <w:r w:rsidRPr="00A22141">
        <w:rPr>
          <w:rFonts w:ascii="Times New Roman" w:eastAsia="Yu Mincho" w:hAnsi="Times New Roman" w:cs="Times New Roman"/>
          <w:sz w:val="24"/>
          <w:szCs w:val="24"/>
          <w:lang w:eastAsia="ja-JP"/>
        </w:rPr>
        <w:t xml:space="preserve"> were included in the current study. The characteristics of each country or survey are provided in </w:t>
      </w:r>
      <w:r w:rsidRPr="00A22141">
        <w:rPr>
          <w:rFonts w:ascii="Times New Roman" w:eastAsia="Yu Mincho" w:hAnsi="Times New Roman" w:cs="Times New Roman"/>
          <w:b/>
          <w:sz w:val="24"/>
          <w:szCs w:val="24"/>
          <w:lang w:eastAsia="ja-JP"/>
        </w:rPr>
        <w:t>Table 1</w:t>
      </w:r>
      <w:r w:rsidRPr="00A22141">
        <w:rPr>
          <w:rFonts w:ascii="Times New Roman" w:eastAsia="Yu Mincho" w:hAnsi="Times New Roman" w:cs="Times New Roman"/>
          <w:sz w:val="24"/>
          <w:szCs w:val="24"/>
          <w:lang w:eastAsia="ja-JP"/>
        </w:rPr>
        <w:t>. For the included countries, the survey was conducted between 2009 and 201</w:t>
      </w:r>
      <w:r w:rsidRPr="00A22141">
        <w:rPr>
          <w:rFonts w:ascii="Times New Roman" w:eastAsia="Yu Mincho" w:hAnsi="Times New Roman" w:cs="Times New Roman"/>
          <w:sz w:val="24"/>
          <w:szCs w:val="24"/>
          <w:lang w:val="en-US" w:eastAsia="ja-JP"/>
        </w:rPr>
        <w:t>7.</w:t>
      </w:r>
    </w:p>
    <w:p w14:paraId="705CE556" w14:textId="77777777" w:rsidR="00A05F41" w:rsidRPr="00A22141" w:rsidRDefault="00A05F41" w:rsidP="00A05F41">
      <w:pPr>
        <w:spacing w:after="0" w:line="480" w:lineRule="auto"/>
        <w:rPr>
          <w:rFonts w:ascii="Times New Roman" w:eastAsia="Yu Mincho" w:hAnsi="Times New Roman" w:cs="Times New Roman"/>
          <w:b/>
          <w:sz w:val="24"/>
          <w:szCs w:val="24"/>
          <w:lang w:val="en-US" w:eastAsia="ja-JP"/>
        </w:rPr>
      </w:pPr>
    </w:p>
    <w:p w14:paraId="36D71100" w14:textId="77777777" w:rsidR="00A05F41" w:rsidRPr="00A22141" w:rsidRDefault="00A05F41" w:rsidP="003D4F8B">
      <w:pPr>
        <w:pStyle w:val="Heading2"/>
        <w:rPr>
          <w:lang w:val="en-US" w:eastAsia="ja-JP"/>
        </w:rPr>
      </w:pPr>
      <w:r w:rsidRPr="00A22141">
        <w:rPr>
          <w:lang w:val="en-US" w:eastAsia="ja-JP"/>
        </w:rPr>
        <w:t>2.2. Variables</w:t>
      </w:r>
    </w:p>
    <w:p w14:paraId="73B40809" w14:textId="77777777" w:rsidR="00A05F41" w:rsidRPr="00A22141" w:rsidRDefault="00A05F41" w:rsidP="003D4F8B">
      <w:pPr>
        <w:pStyle w:val="Heading3"/>
        <w:rPr>
          <w:lang w:val="en-US" w:eastAsia="ja-JP"/>
        </w:rPr>
      </w:pPr>
      <w:r w:rsidRPr="00A22141">
        <w:rPr>
          <w:lang w:val="en-US" w:eastAsia="ja-JP"/>
        </w:rPr>
        <w:t>2.2.1. Suicide attempt</w:t>
      </w:r>
    </w:p>
    <w:p w14:paraId="5CA535B5"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r w:rsidRPr="00A22141">
        <w:rPr>
          <w:rFonts w:ascii="Times New Roman" w:eastAsia="Yu Mincho" w:hAnsi="Times New Roman" w:cs="Times New Roman"/>
          <w:sz w:val="24"/>
          <w:szCs w:val="24"/>
          <w:lang w:eastAsia="ja-JP"/>
        </w:rPr>
        <w:t xml:space="preserve">Suicide attempt was assessed by the question “During the past 12 months, how many times did you actually attempt suicide?” and was defined as at least one suicide attempt in the past 12 months. </w:t>
      </w:r>
    </w:p>
    <w:p w14:paraId="490A4515" w14:textId="77777777" w:rsidR="00A05F41" w:rsidRPr="00A22141" w:rsidRDefault="00A05F41" w:rsidP="00A05F41">
      <w:pPr>
        <w:spacing w:after="0" w:line="480" w:lineRule="auto"/>
        <w:rPr>
          <w:rFonts w:ascii="Times New Roman" w:eastAsia="Yu Mincho" w:hAnsi="Times New Roman" w:cs="Times New Roman"/>
          <w:b/>
          <w:sz w:val="24"/>
          <w:szCs w:val="24"/>
          <w:lang w:eastAsia="ja-JP"/>
        </w:rPr>
      </w:pPr>
    </w:p>
    <w:p w14:paraId="3A08AEE9" w14:textId="29006D89" w:rsidR="00A05F41" w:rsidRPr="00A22141" w:rsidRDefault="00A05F41" w:rsidP="003D4F8B">
      <w:pPr>
        <w:pStyle w:val="Heading3"/>
        <w:rPr>
          <w:lang w:eastAsia="ja-JP"/>
        </w:rPr>
      </w:pPr>
      <w:r w:rsidRPr="00A22141">
        <w:rPr>
          <w:lang w:eastAsia="ja-JP"/>
        </w:rPr>
        <w:t>2.2.</w:t>
      </w:r>
      <w:r w:rsidRPr="00A22141">
        <w:rPr>
          <w:lang w:val="en-US" w:eastAsia="ja-JP"/>
        </w:rPr>
        <w:t>2.</w:t>
      </w:r>
      <w:r w:rsidRPr="00A22141">
        <w:rPr>
          <w:lang w:eastAsia="ja-JP"/>
        </w:rPr>
        <w:t xml:space="preserve"> Physical attack</w:t>
      </w:r>
    </w:p>
    <w:p w14:paraId="7A2AFCF4" w14:textId="77777777" w:rsidR="00A05F41" w:rsidRPr="00A22141" w:rsidRDefault="00A05F41" w:rsidP="00A05F41">
      <w:pPr>
        <w:widowControl w:val="0"/>
        <w:autoSpaceDE w:val="0"/>
        <w:autoSpaceDN w:val="0"/>
        <w:adjustRightInd w:val="0"/>
        <w:spacing w:after="0" w:line="480" w:lineRule="auto"/>
        <w:rPr>
          <w:rFonts w:ascii="Times New Roman" w:eastAsia="Yu Mincho" w:hAnsi="Times New Roman" w:cs="Times New Roman"/>
          <w:sz w:val="24"/>
          <w:szCs w:val="24"/>
          <w:lang w:val="en-US"/>
        </w:rPr>
      </w:pPr>
      <w:r w:rsidRPr="00A22141">
        <w:rPr>
          <w:rFonts w:ascii="Times New Roman" w:eastAsia="Yu Mincho" w:hAnsi="Times New Roman" w:cs="Times New Roman"/>
          <w:sz w:val="24"/>
          <w:szCs w:val="24"/>
          <w:lang w:val="en-US"/>
        </w:rPr>
        <w:t>Students were first provided with the following explanation on physical attacks: “</w:t>
      </w:r>
      <w:r w:rsidRPr="00A22141">
        <w:rPr>
          <w:rFonts w:ascii="Times New Roman" w:eastAsia="Yu Mincho" w:hAnsi="Times New Roman" w:cs="Times New Roman"/>
          <w:bCs/>
          <w:sz w:val="24"/>
          <w:szCs w:val="24"/>
          <w:lang w:val="en-US"/>
        </w:rPr>
        <w:t xml:space="preserve">A physical attack occurs when one or more people hit or strike someone, or when one or more people hurt another person with a weapon (such as a stick, knife, or gun). It is not a physical attack when two students of about the same strength or power choose to fight each other. Subsequently, they were asked “During the past 12 months, how many times were you physically attacked?” </w:t>
      </w:r>
      <w:r w:rsidRPr="00A22141">
        <w:rPr>
          <w:rFonts w:ascii="Times New Roman" w:eastAsia="Yu Mincho" w:hAnsi="Times New Roman" w:cs="Times New Roman"/>
          <w:sz w:val="24"/>
          <w:szCs w:val="24"/>
          <w:lang w:val="en-US"/>
        </w:rPr>
        <w:t>with answer options 0, 1, 2-3, 4-5, 6-7, 8-9, 10-11, and ≥12 times. Physical attack was defined as having been attacked at least once.</w:t>
      </w:r>
    </w:p>
    <w:p w14:paraId="1EB4DF01"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p>
    <w:p w14:paraId="1BDBF0EC" w14:textId="77777777" w:rsidR="00A05F41" w:rsidRPr="00A22141" w:rsidRDefault="00A05F41" w:rsidP="003D4F8B">
      <w:pPr>
        <w:pStyle w:val="Heading3"/>
        <w:rPr>
          <w:lang w:val="en-US" w:eastAsia="ja-JP"/>
        </w:rPr>
      </w:pPr>
      <w:r w:rsidRPr="00A22141">
        <w:rPr>
          <w:lang w:val="en-US" w:eastAsia="ja-JP"/>
        </w:rPr>
        <w:t>2.2.3. Control variables</w:t>
      </w:r>
    </w:p>
    <w:p w14:paraId="5FB6531E" w14:textId="3E53E3EF" w:rsidR="00A05F41" w:rsidRPr="00A22141" w:rsidRDefault="00DA39E9" w:rsidP="00A05F41">
      <w:pPr>
        <w:spacing w:after="0" w:line="480" w:lineRule="auto"/>
        <w:rPr>
          <w:rFonts w:ascii="Times New Roman" w:eastAsia="Yu Mincho" w:hAnsi="Times New Roman" w:cs="Times New Roman"/>
          <w:sz w:val="24"/>
          <w:szCs w:val="24"/>
          <w:lang w:eastAsia="ja-JP"/>
        </w:rPr>
      </w:pPr>
      <w:r w:rsidRPr="00A22141">
        <w:rPr>
          <w:rFonts w:ascii="Times New Roman" w:eastAsia="Times New Roman" w:hAnsi="Times New Roman" w:cs="Times New Roman"/>
          <w:sz w:val="24"/>
          <w:szCs w:val="24"/>
          <w:lang w:val="en-US"/>
        </w:rPr>
        <w:t>The control variables were selected based on their previously reported associations with both the exposure and outcome</w:t>
      </w:r>
      <w:r w:rsidR="009043E0" w:rsidRPr="00A22141">
        <w:rPr>
          <w:rFonts w:ascii="Times New Roman" w:eastAsia="Times New Roman" w:hAnsi="Times New Roman" w:cs="Times New Roman"/>
          <w:sz w:val="24"/>
          <w:szCs w:val="24"/>
          <w:lang w:val="en-US"/>
        </w:rPr>
        <w:t>,</w:t>
      </w:r>
      <w:r w:rsidRPr="00A22141">
        <w:rPr>
          <w:rFonts w:ascii="Times New Roman" w:eastAsia="Times New Roman" w:hAnsi="Times New Roman" w:cs="Times New Roman"/>
          <w:sz w:val="24"/>
          <w:szCs w:val="24"/>
        </w:rPr>
        <w:t xml:space="preserve"> and </w:t>
      </w:r>
      <w:r w:rsidR="00A05F41" w:rsidRPr="00A22141">
        <w:rPr>
          <w:rFonts w:ascii="Times New Roman" w:eastAsia="Yu Mincho" w:hAnsi="Times New Roman" w:cs="Times New Roman"/>
          <w:sz w:val="24"/>
          <w:szCs w:val="24"/>
          <w:lang w:val="en-US" w:eastAsia="ja-JP"/>
        </w:rPr>
        <w:t xml:space="preserve">included age, sex, food insecurity, alcohol consumption, bullying victimization, anxiety-induced sleep problems, low parental support/involvement, and loneliness </w:t>
      </w:r>
      <w:r w:rsidR="00A05F41" w:rsidRPr="00A22141">
        <w:rPr>
          <w:rFonts w:ascii="Times New Roman" w:eastAsia="Yu Mincho" w:hAnsi="Times New Roman" w:cs="Times New Roman"/>
          <w:sz w:val="24"/>
          <w:szCs w:val="24"/>
          <w:lang w:val="en-US" w:eastAsia="ja-JP"/>
        </w:rPr>
        <w:fldChar w:fldCharType="begin"/>
      </w:r>
      <w:r w:rsidR="00E0704D" w:rsidRPr="00A22141">
        <w:rPr>
          <w:rFonts w:ascii="Times New Roman" w:eastAsia="Yu Mincho" w:hAnsi="Times New Roman" w:cs="Times New Roman"/>
          <w:sz w:val="24"/>
          <w:szCs w:val="24"/>
          <w:lang w:val="en-US" w:eastAsia="ja-JP"/>
        </w:rPr>
        <w:instrText xml:space="preserve"> ADDIN ZOTERO_ITEM CSL_CITATION {"citationID":"abMeB5jX","properties":{"formattedCitation":"\\super 14,16\\uc0\\u8211{}22\\nosupersub{}","plainCitation":"14,16–22","noteIndex":0},"citationItems":[{"id":376,"uris":["http://zotero.org/users/local/BG4Duk50/items/JRICWWDW"],"uri":["http://zotero.org/users/local/BG4Duk50/items/JRICWWDW"],"itemData":{"id":376,"type":"article-journal","abstract":"This study aimed to examine whether being bullied, fighting, and injury, regarded in terms of frequency and nature, were significantly associated with psychological distress and suicidal behavior, independent of substance abuse and parental support in adolescents. Secondary analysis of data from the Global School-based Student Health Survey from Kiribati, the Solomon Islands, and Vanuatu was conducted. Binomial logistic regression analysis was used to examine the association of being bullied, fighting and injury with psychological health outcomes (loneliness, insomnia, suicidal ideation and suicide attempt) at a 5% level of significance. A total of 4122 students were included; 45.5% were male, and 52.0% were 14 years of age or younger. Of the total, 9.3% felt lonely and 9.5% had insomnia most of the time over the last 12 months; 27.6% had suicidal ideation, and 30.9% reported at least one suicide attempt in the last 12 months. Multivariable logistic regression analysis showed that being bullied, fighting and injury were significantly associated with psychological health outcomes; adjusted odds ratios (AORs) of loneliness, insomnia, suicidal ideation and suicide attempt increased with increased exposure to bullying, fighting, and injury compared to non-exposed group. Among the types of bullying victimization, the highest AORs of insomnia and suicide attempt were among students who were left out of activities, compared to the non-bullied. Among the causes of injury, adolescents injured due to a physical attack were the most likely to report the highest AORs of loneliness, insomnia and suicidal ideation compared to those not injured. Preventing violence and injury among adolescents might contribute to better mental health and reduction of suicidal behavior.","container-title":"International Journal of Environmental Research and Public Health","DOI":"10.3390/ijerph14070791","ISSN":"1660-4601","issue":"7","journalAbbreviation":"Int J Environ Res Public Health","language":"eng","note":"PMID: 28714893\nPMCID: PMC5551229","source":"PubMed","title":"Loneliness, Insomnia and Suicidal Behavior among School-Going Adolescents in Western Pacific Island Countries: Role of Violence and Injury","title-short":"Loneliness, Insomnia and Suicidal Behavior among School-Going Adolescents in Western Pacific Island Countries","volume":"14","author":[{"family":"Sharma","given":"Bimala"},{"family":"Lee","given":"Tae Ho"},{"family":"Nam","given":"Eun Woo"}],"issued":{"date-parts":[["2017"]],"season":"15"}}},{"id":511,"uris":["http://zotero.org/users/local/BG4Duk50/items/7J2DMNBG"],"uri":["http://zotero.org/users/local/BG4Duk50/items/7J2DMNBG"],"itemData":{"id":511,"type":"article","title":"Facts for Families: Bullying","URL":"https://www.aacap.org/AACAP/Families_and_Youth/Facts_for_Families/FFF-Guide/Bullying-080.aspx","author":[{"literal":"American Academy of Child and Adolescent Psychiatry"}],"issued":{"date-parts":[["2016"]]}}},{"id":512,"uris":["http://zotero.org/users/local/BG4Duk50/items/ZFTE7IAQ"],"uri":["http://zotero.org/users/local/BG4Duk50/items/ZFTE7IAQ"],"itemData":{"id":512,"type":"article-journal","container-title":"Acta Psychiatrica Scandinavica","DOI":"10.1111/j.1600-0447.1990.tb01407.x","ISSN":"0001-690X, 1600-0447","issue":"5","journalAbbreviation":"Acta Psychiatr Scand","language":"en","page":"385-388","source":"DOI.org (Crossref)","title":"Age and attempted suicide","volume":"82","author":[{"family":"Merrill","given":"J."},{"family":"Owens","given":"J."}],"issued":{"date-parts":[["1990",11]]}}},{"id":513,"uris":["http://zotero.org/users/local/BG4Duk50/items/666JLXPA"],"uri":["http://zotero.org/users/local/BG4Duk50/items/666JLXPA"],"itemData":{"id":513,"type":"article-journal","container-title":"BMC Psychiatry","DOI":"10.1186/s12888-017-1398-8","ISSN":"1471-244X","issue":"1","journalAbbreviation":"BMC Psychiatry","language":"en","page":"234","source":"DOI.org (Crossref)","title":"A cross-national study on gender differences in suicide intent","volume":"17","author":[{"family":"Freeman","given":"Aislinné"},{"family":"Mergl","given":"Roland"},{"family":"Kohls","given":"Elisabeth"},{"family":"Székely","given":"András"},{"family":"Gusmao","given":"Ricardo"},{"family":"Arensman","given":"Ella"},{"family":"Koburger","given":"Nicole"},{"family":"Hegerl","given":"Ulrich"},{"family":"Rummel-Kluge","given":"Christine"}],"issued":{"date-parts":[["2017",12]]}}},{"id":515,"uris":["http://zotero.org/users/local/BG4Duk50/items/HLFVA72M"],"uri":["http://zotero.org/users/local/BG4Duk50/items/HLFVA72M"],"itemData":{"id":515,"type":"article-journal","container-title":"International Journal of Environmental Research and Public Health","DOI":"10.3390/ijerph10126820","ISSN":"1660-4601","issue":"12","journalAbbreviation":"IJERPH","language":"en","page":"6820-6831","source":"DOI.org (Crossref)","title":"The Involvement of Girls and Boys with Bullying: An Analysis of Gender Differences","title-short":"The Involvement of Girls and Boys with Bullying","volume":"10","author":[{"family":"Iossi Silva","given":"Marta"},{"family":"Pereira","given":"Beatriz"},{"family":"Mendonça","given":"Denisa"},{"family":"Nunes","given":"Berta"},{"family":"Oliveira","given":"Wanderlei"}],"issued":{"date-parts":[["2013",12,5]]}}},{"id":517,"uris":["http://zotero.org/users/local/BG4Duk50/items/4BCRIX5X"],"uri":["http://zotero.org/users/local/BG4Duk50/items/4BCRIX5X"],"itemData":{"id":517,"type":"article","title":"Violence and Socioeconomic Status","URL":"https://www.apa.org/pi/ses/resources/publications/violence","author":[{"literal":"American Psychological Association"}],"issued":{"date-parts":[["2020"]]}}},{"id":518,"uris":["http://zotero.org/users/local/BG4Duk50/items/B8JIMSUU"],"uri":["http://zotero.org/users/local/BG4Duk50/items/B8JIMSUU"],"itemData":{"id":518,"type":"article-journal","container-title":"International Journal of Environmental Research and Public Health","DOI":"10.3390/ijerph7041392","ISSN":"1660-4601","issue":"4","journalAbbreviation":"IJERPH","language":"en","page":"1392-1431","source":"DOI.org (Crossref)","title":"Suicidal Behavior and Alcohol Abuse","volume":"7","author":[{"family":"Pompili","given":"Maurizio"},{"family":"Serafini","given":"Gianluca"},{"family":"Innamorati","given":"Marco"},{"family":"Dominici","given":"Giovanni"},{"family":"Ferracuti","given":"Stefano"},{"family":"Kotzalidis","given":"Giorgio D."},{"family":"Serra","given":"Giulia"},{"family":"Girardi","given":"Paolo"},{"family":"Janiri","given":"Luigi"},{"family":"Tatarelli","given":"Roberto"},{"family":"Sher","given":"Leo"},{"family":"Lester","given":"David"}],"issued":{"date-parts":[["2010",3,29]]}}},{"id":520,"uris":["http://zotero.org/users/local/BG4Duk50/items/NKQC3XVW"],"uri":["http://zotero.org/users/local/BG4Duk50/items/NKQC3XVW"],"itemData":{"id":520,"type":"article-journal","container-title":"Journal of Child and Family Studies","DOI":"10.1007/s10826-015-0138-2","ISSN":"1062-1024, 1573-2843","issue":"11","journalAbbreviation":"J Child Fam Stud","language":"en","page":"3363-3371","source":"DOI.org (Crossref)","title":"Bullying and Victimization, Depressive Mood, and Non-Suicidal Self-Injury in Adolescents: The Moderating Role of Parental Support","title-short":"Bullying and Victimization, Depressive Mood, and Non-Suicidal Self-Injury in Adolescents","volume":"24","author":[{"family":"Claes","given":"Laurence"},{"family":"Luyckx","given":"Koen"},{"family":"Baetens","given":"Imke"},{"family":"Van de Ven","given":"Monique"},{"family":"Witteman","given":"Cilia"}],"issued":{"date-parts":[["2015",11]]}}}],"schema":"https://github.com/citation-style-language/schema/raw/master/csl-citation.json"} </w:instrText>
      </w:r>
      <w:r w:rsidR="00A05F41" w:rsidRPr="00A22141">
        <w:rPr>
          <w:rFonts w:ascii="Times New Roman" w:eastAsia="Yu Mincho" w:hAnsi="Times New Roman" w:cs="Times New Roman"/>
          <w:sz w:val="24"/>
          <w:szCs w:val="24"/>
          <w:lang w:val="en-US" w:eastAsia="ja-JP"/>
        </w:rPr>
        <w:fldChar w:fldCharType="separate"/>
      </w:r>
      <w:r w:rsidR="00E0704D" w:rsidRPr="00A22141">
        <w:rPr>
          <w:rFonts w:ascii="Times New Roman" w:hAnsi="Times New Roman" w:cs="Times New Roman"/>
          <w:sz w:val="24"/>
          <w:szCs w:val="24"/>
          <w:vertAlign w:val="superscript"/>
        </w:rPr>
        <w:t>14,16–22</w:t>
      </w:r>
      <w:r w:rsidR="00A05F41" w:rsidRPr="00A22141">
        <w:rPr>
          <w:rFonts w:ascii="Times New Roman" w:eastAsia="Yu Mincho" w:hAnsi="Times New Roman" w:cs="Times New Roman"/>
          <w:sz w:val="24"/>
          <w:szCs w:val="24"/>
          <w:lang w:val="en-US" w:eastAsia="ja-JP"/>
        </w:rPr>
        <w:fldChar w:fldCharType="end"/>
      </w:r>
      <w:r w:rsidR="00A05F41" w:rsidRPr="00A22141">
        <w:rPr>
          <w:rFonts w:ascii="Times New Roman" w:eastAsia="Yu Mincho" w:hAnsi="Times New Roman" w:cs="Times New Roman"/>
          <w:sz w:val="24"/>
          <w:szCs w:val="24"/>
          <w:lang w:val="en-US" w:eastAsia="ja-JP"/>
        </w:rPr>
        <w:t xml:space="preserve">. </w:t>
      </w:r>
      <w:r w:rsidR="00E42DCE" w:rsidRPr="00A22141">
        <w:t xml:space="preserve"> </w:t>
      </w:r>
      <w:r w:rsidR="00A05F41" w:rsidRPr="00A22141">
        <w:rPr>
          <w:rFonts w:ascii="Times New Roman" w:eastAsia="Yu Mincho" w:hAnsi="Times New Roman" w:cs="Times New Roman"/>
          <w:sz w:val="24"/>
          <w:szCs w:val="24"/>
          <w:lang w:eastAsia="ja-JP"/>
        </w:rPr>
        <w:t xml:space="preserve">Food insecurity was used as a proxy for socioeconomic status as there were no variables on socioeconomic status in the GSHS. Also, anxiety-induced </w:t>
      </w:r>
      <w:r w:rsidR="00A05F41" w:rsidRPr="00A22141">
        <w:rPr>
          <w:rFonts w:ascii="Times New Roman" w:eastAsia="Yu Mincho" w:hAnsi="Times New Roman" w:cs="Times New Roman"/>
          <w:sz w:val="24"/>
          <w:szCs w:val="24"/>
          <w:lang w:val="en-US" w:eastAsia="ja-JP"/>
        </w:rPr>
        <w:t>sleep problems</w:t>
      </w:r>
      <w:r w:rsidR="00A05F41" w:rsidRPr="00A22141">
        <w:rPr>
          <w:rFonts w:ascii="Times New Roman" w:eastAsia="Yu Mincho" w:hAnsi="Times New Roman" w:cs="Times New Roman"/>
          <w:sz w:val="24"/>
          <w:szCs w:val="24"/>
          <w:lang w:eastAsia="ja-JP"/>
        </w:rPr>
        <w:t xml:space="preserve"> were considered a proxy for psychiatric disorders as there were no variables on psychiatric disorders, including depression, in the dataset. Food insecurity was assessed by the question “During the past 30 days, how often did you go hungry because there was not enough food in your home?” Answer options were categorized as ‘never’, ‘rarely/sometimes’, and ‘most of the time/always’. Alcohol consumption was defined as having had one drink containing alcohol for at least one day in the past 30 days. </w:t>
      </w:r>
      <w:r w:rsidR="00A05F41" w:rsidRPr="00A22141">
        <w:rPr>
          <w:rFonts w:ascii="Times New Roman" w:eastAsia="Yu Mincho" w:hAnsi="Times New Roman" w:cs="Times New Roman"/>
          <w:sz w:val="24"/>
          <w:szCs w:val="24"/>
          <w:lang w:val="en-US" w:eastAsia="ja-JP"/>
        </w:rPr>
        <w:t xml:space="preserve">Bullying victimization referred to having been bullied on at least one day in the past 30 days. </w:t>
      </w:r>
      <w:r w:rsidR="00A05F41" w:rsidRPr="00A22141">
        <w:rPr>
          <w:rFonts w:ascii="Times New Roman" w:eastAsia="Yu Mincho" w:hAnsi="Times New Roman" w:cs="Times New Roman"/>
          <w:sz w:val="24"/>
          <w:szCs w:val="24"/>
          <w:lang w:eastAsia="ja-JP"/>
        </w:rPr>
        <w:t xml:space="preserve">Anxiety-induced </w:t>
      </w:r>
      <w:r w:rsidR="00A05F41" w:rsidRPr="00A22141">
        <w:rPr>
          <w:rFonts w:ascii="Times New Roman" w:eastAsia="Yu Mincho" w:hAnsi="Times New Roman" w:cs="Times New Roman"/>
          <w:sz w:val="24"/>
          <w:szCs w:val="24"/>
          <w:lang w:val="en-US" w:eastAsia="ja-JP"/>
        </w:rPr>
        <w:t>sleep problems</w:t>
      </w:r>
      <w:r w:rsidR="00A05F41" w:rsidRPr="00A22141">
        <w:rPr>
          <w:rFonts w:ascii="Times New Roman" w:eastAsia="Yu Mincho" w:hAnsi="Times New Roman" w:cs="Times New Roman"/>
          <w:sz w:val="24"/>
          <w:szCs w:val="24"/>
          <w:lang w:eastAsia="ja-JP"/>
        </w:rPr>
        <w:t xml:space="preserve"> was defined as replying ‘most of the time’ or ‘always’ to the question “During the past 12 months, how often have you been so worried about something that you could not sleep at night?” Low parental involvement and support was defined as answering </w:t>
      </w:r>
      <w:r w:rsidR="00A05F41" w:rsidRPr="00A22141">
        <w:rPr>
          <w:rFonts w:ascii="Times New Roman" w:eastAsia="Yu Mincho" w:hAnsi="Times New Roman" w:cs="Times New Roman"/>
          <w:sz w:val="24"/>
          <w:szCs w:val="24"/>
          <w:lang w:eastAsia="ja-JP"/>
        </w:rPr>
        <w:lastRenderedPageBreak/>
        <w:t xml:space="preserve">‘rarely’ or ‘never’ to all of the following three questions: (a) ‘during the past 30 days, how often did your parents or guardians check to see if your homework was done?’; (b) ‘during the past 30 days, how often did your parents or guardians understand your problems and worries?’; and (c) ‘during the past 30 days, how often did your parents or guardians really know what you were doing with your free time?’. </w:t>
      </w:r>
      <w:r w:rsidR="00A05F41" w:rsidRPr="00A22141">
        <w:rPr>
          <w:rFonts w:ascii="Times New Roman" w:eastAsia="Yu Mincho" w:hAnsi="Times New Roman" w:cs="Times New Roman"/>
          <w:sz w:val="24"/>
          <w:szCs w:val="24"/>
          <w:lang w:eastAsia="ja-JP"/>
        </w:rPr>
        <w:fldChar w:fldCharType="begin"/>
      </w:r>
      <w:r w:rsidR="00E0704D" w:rsidRPr="00A22141">
        <w:rPr>
          <w:rFonts w:ascii="Times New Roman" w:eastAsia="Yu Mincho" w:hAnsi="Times New Roman" w:cs="Times New Roman"/>
          <w:sz w:val="24"/>
          <w:szCs w:val="24"/>
          <w:lang w:eastAsia="ja-JP"/>
        </w:rPr>
        <w:instrText xml:space="preserve"> ADDIN ZOTERO_ITEM CSL_CITATION {"citationID":"82yHUOKy","properties":{"formattedCitation":"\\super 23\\nosupersub{}","plainCitation":"23","noteIndex":0},"citationItems":[{"id":283,"uris":["http://zotero.org/users/local/BG4Duk50/items/EQ938L49"],"uri":["http://zotero.org/users/local/BG4Duk50/items/EQ938L49"],"itemData":{"id":283,"type":"article-journal","container-title":"Journal of Affective Disorders","DOI":"10.1016/j.jad.2019.01.033","ISSN":"01650327","journalAbbreviation":"Journal of Affective Disorders","language":"en","page":"91-98","source":"DOI.org (Crossref)","title":"Food insecurity (hunger) and suicide attempts among 179,771 adolescents attending school from 9 high-income, 31 middle-income, and 4 low-income countries: A cross-sectional study","title-short":"Food insecurity (hunger) and suicide attempts among 179,771 adolescents attending school from 9 high-income, 31 middle-income, and 4 low-income countries","volume":"248","author":[{"family":"Koyanagi","given":"Ai"},{"family":"Stubbs","given":"Brendon"},{"family":"Oh","given":"Hans"},{"family":"Veronese","given":"Nicola"},{"family":"Smith","given":"Lee"},{"family":"Haro","given":"Josep Maria"},{"family":"Vancampfort","given":"Davy"}],"issued":{"date-parts":[["2019",4]]}}}],"schema":"https://github.com/citation-style-language/schema/raw/master/csl-citation.json"} </w:instrText>
      </w:r>
      <w:r w:rsidR="00A05F41" w:rsidRPr="00A22141">
        <w:rPr>
          <w:rFonts w:ascii="Times New Roman" w:eastAsia="Yu Mincho" w:hAnsi="Times New Roman" w:cs="Times New Roman"/>
          <w:sz w:val="24"/>
          <w:szCs w:val="24"/>
          <w:lang w:eastAsia="ja-JP"/>
        </w:rPr>
        <w:fldChar w:fldCharType="separate"/>
      </w:r>
      <w:r w:rsidR="00E0704D" w:rsidRPr="00A22141">
        <w:rPr>
          <w:rFonts w:ascii="Times New Roman" w:hAnsi="Times New Roman" w:cs="Times New Roman"/>
          <w:sz w:val="24"/>
          <w:szCs w:val="24"/>
          <w:vertAlign w:val="superscript"/>
        </w:rPr>
        <w:t>23</w:t>
      </w:r>
      <w:r w:rsidR="00A05F41" w:rsidRPr="00A22141">
        <w:rPr>
          <w:rFonts w:ascii="Times New Roman" w:eastAsia="Yu Mincho" w:hAnsi="Times New Roman" w:cs="Times New Roman"/>
          <w:sz w:val="24"/>
          <w:szCs w:val="24"/>
          <w:lang w:eastAsia="ja-JP"/>
        </w:rPr>
        <w:fldChar w:fldCharType="end"/>
      </w:r>
      <w:r w:rsidR="00A05F41" w:rsidRPr="00A22141">
        <w:rPr>
          <w:rFonts w:ascii="Times New Roman" w:eastAsia="Yu Mincho" w:hAnsi="Times New Roman" w:cs="Times New Roman"/>
          <w:sz w:val="24"/>
          <w:szCs w:val="24"/>
          <w:lang w:val="en-US" w:eastAsia="ja-JP"/>
        </w:rPr>
        <w:t xml:space="preserve"> Loneliness was defined as having answered ‘most of the time’ or ‘always’ to the question </w:t>
      </w:r>
      <w:r w:rsidR="00A05F41" w:rsidRPr="00A22141">
        <w:rPr>
          <w:rFonts w:ascii="Times New Roman" w:eastAsia="Yu Mincho" w:hAnsi="Times New Roman" w:cs="Times New Roman"/>
          <w:sz w:val="24"/>
          <w:szCs w:val="24"/>
          <w:lang w:eastAsia="ja-JP"/>
        </w:rPr>
        <w:t xml:space="preserve">“During the past 12 months, how often have you felt lonely?” </w:t>
      </w:r>
    </w:p>
    <w:p w14:paraId="709F8761" w14:textId="77777777" w:rsidR="00A05F41" w:rsidRPr="00A22141" w:rsidRDefault="00A05F41" w:rsidP="003D4F8B">
      <w:pPr>
        <w:pStyle w:val="Heading3"/>
        <w:rPr>
          <w:lang w:eastAsia="ja-JP"/>
        </w:rPr>
      </w:pPr>
    </w:p>
    <w:p w14:paraId="33197A24" w14:textId="77777777" w:rsidR="00A05F41" w:rsidRPr="00A22141" w:rsidRDefault="00A05F41" w:rsidP="003D4F8B">
      <w:pPr>
        <w:pStyle w:val="Heading2"/>
        <w:rPr>
          <w:lang w:val="en-US" w:eastAsia="ja-JP"/>
        </w:rPr>
      </w:pPr>
      <w:r w:rsidRPr="00A22141">
        <w:rPr>
          <w:lang w:val="en-US" w:eastAsia="ja-JP"/>
        </w:rPr>
        <w:t>2.3. Statistical analysis</w:t>
      </w:r>
    </w:p>
    <w:p w14:paraId="736F921D" w14:textId="33CC9468" w:rsidR="00A05F41" w:rsidRPr="00A22141" w:rsidRDefault="00A05F41" w:rsidP="00A05F41">
      <w:pPr>
        <w:spacing w:after="0" w:line="480" w:lineRule="auto"/>
        <w:rPr>
          <w:rFonts w:ascii="Times New Roman" w:eastAsia="Yu Mincho" w:hAnsi="Times New Roman" w:cs="Times New Roman"/>
          <w:sz w:val="24"/>
          <w:szCs w:val="24"/>
          <w:lang w:eastAsia="ja-JP"/>
        </w:rPr>
      </w:pPr>
      <w:r w:rsidRPr="00A22141">
        <w:rPr>
          <w:rFonts w:ascii="Times New Roman" w:eastAsia="Yu Mincho" w:hAnsi="Times New Roman" w:cs="Times New Roman"/>
          <w:sz w:val="24"/>
          <w:szCs w:val="24"/>
          <w:lang w:eastAsia="ja-JP"/>
        </w:rPr>
        <w:t>Statistical analyses were performed with Stata 14.1 (Stata Corp LP, College station, Texas). The analysis was restricted to those aged 12-15 years as most students were within this age range and the exact age outside of this age range was not provided. Using the overall sample</w:t>
      </w:r>
      <w:r w:rsidRPr="00A22141">
        <w:rPr>
          <w:rFonts w:ascii="Times New Roman" w:eastAsia="Yu Mincho" w:hAnsi="Times New Roman" w:cs="Times New Roman"/>
          <w:sz w:val="24"/>
          <w:szCs w:val="24"/>
          <w:lang w:val="en-US" w:eastAsia="ja-JP"/>
        </w:rPr>
        <w:t xml:space="preserve">, the prevalence of suicide attempts </w:t>
      </w:r>
      <w:r w:rsidR="00000550" w:rsidRPr="00A22141">
        <w:rPr>
          <w:rFonts w:ascii="Times New Roman" w:eastAsia="Yu Mincho" w:hAnsi="Times New Roman" w:cs="Times New Roman"/>
          <w:sz w:val="24"/>
          <w:szCs w:val="24"/>
          <w:lang w:val="en-US" w:eastAsia="ja-JP"/>
        </w:rPr>
        <w:t xml:space="preserve">and </w:t>
      </w:r>
      <w:r w:rsidRPr="00A22141">
        <w:rPr>
          <w:rFonts w:ascii="Times New Roman" w:eastAsia="Yu Mincho" w:hAnsi="Times New Roman" w:cs="Times New Roman"/>
          <w:sz w:val="24"/>
          <w:szCs w:val="24"/>
          <w:lang w:val="en-US" w:eastAsia="ja-JP"/>
        </w:rPr>
        <w:t>number of times physically attacked</w:t>
      </w:r>
      <w:r w:rsidR="00000550"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 xml:space="preserve">in the past 12 months were calculated. The frequency of physical attacks </w:t>
      </w:r>
      <w:r w:rsidR="00000550" w:rsidRPr="00A22141">
        <w:rPr>
          <w:rFonts w:ascii="Times New Roman" w:eastAsia="Yu Mincho" w:hAnsi="Times New Roman" w:cs="Times New Roman"/>
          <w:sz w:val="24"/>
          <w:szCs w:val="24"/>
          <w:lang w:val="en-US" w:eastAsia="ja-JP"/>
        </w:rPr>
        <w:t xml:space="preserve">was </w:t>
      </w:r>
      <w:r w:rsidRPr="00A22141">
        <w:rPr>
          <w:rFonts w:ascii="Times New Roman" w:eastAsia="Yu Mincho" w:hAnsi="Times New Roman" w:cs="Times New Roman"/>
          <w:sz w:val="24"/>
          <w:szCs w:val="24"/>
          <w:lang w:val="en-US" w:eastAsia="ja-JP"/>
        </w:rPr>
        <w:t xml:space="preserve">categorized as 0, 1, 2-3, and </w:t>
      </w:r>
      <w:r w:rsidRPr="00A22141">
        <w:rPr>
          <w:rFonts w:ascii="Times New Roman" w:eastAsia="Yu Mincho" w:hAnsi="Times New Roman" w:cs="Times New Roman"/>
          <w:sz w:val="24"/>
          <w:szCs w:val="24"/>
          <w:lang w:val="en-US" w:eastAsia="ja-JP"/>
        </w:rPr>
        <w:sym w:font="Symbol" w:char="F0B3"/>
      </w:r>
      <w:r w:rsidRPr="00A22141">
        <w:rPr>
          <w:rFonts w:ascii="Times New Roman" w:eastAsia="Yu Mincho" w:hAnsi="Times New Roman" w:cs="Times New Roman"/>
          <w:sz w:val="24"/>
          <w:szCs w:val="24"/>
          <w:lang w:val="en-US" w:eastAsia="ja-JP"/>
        </w:rPr>
        <w:t>4 times as the numbers in the extreme categories were small. We conducted logistic regression analysis using country-wise samples to assess the association between physical attacks (exposure) and suicide attempts (outcome)</w:t>
      </w:r>
      <w:r w:rsidR="00FC3303" w:rsidRPr="00A22141">
        <w:rPr>
          <w:rFonts w:ascii="Times New Roman" w:eastAsia="Yu Mincho" w:hAnsi="Times New Roman" w:cs="Times New Roman"/>
          <w:sz w:val="24"/>
          <w:szCs w:val="24"/>
          <w:lang w:val="en-US" w:eastAsia="ja-JP"/>
        </w:rPr>
        <w:t xml:space="preserve"> with and without adjustment. The former was </w:t>
      </w:r>
      <w:r w:rsidRPr="00A22141">
        <w:rPr>
          <w:rFonts w:ascii="Times New Roman" w:eastAsia="Yu Mincho" w:hAnsi="Times New Roman" w:cs="Times New Roman"/>
          <w:sz w:val="24"/>
          <w:szCs w:val="24"/>
          <w:lang w:val="en-US" w:eastAsia="ja-JP"/>
        </w:rPr>
        <w:t>adjust</w:t>
      </w:r>
      <w:r w:rsidR="00FC3303" w:rsidRPr="00A22141">
        <w:rPr>
          <w:rFonts w:ascii="Times New Roman" w:eastAsia="Yu Mincho" w:hAnsi="Times New Roman" w:cs="Times New Roman"/>
          <w:sz w:val="24"/>
          <w:szCs w:val="24"/>
          <w:lang w:val="en-US" w:eastAsia="ja-JP"/>
        </w:rPr>
        <w:t>ed</w:t>
      </w:r>
      <w:r w:rsidRPr="00A22141">
        <w:rPr>
          <w:rFonts w:ascii="Times New Roman" w:eastAsia="Yu Mincho" w:hAnsi="Times New Roman" w:cs="Times New Roman"/>
          <w:sz w:val="24"/>
          <w:szCs w:val="24"/>
          <w:lang w:val="en-US" w:eastAsia="ja-JP"/>
        </w:rPr>
        <w:t xml:space="preserve"> for age, sex, food insecurity, alcohol consumption, bullying victimization, anxiety-induced sleep problems, low parental support/involvement, and loneliness. An overall estimate was obtained by combining the estimates for each country into a meta-analysis with fixed effects. </w:t>
      </w:r>
      <w:r w:rsidRPr="00A22141">
        <w:rPr>
          <w:rFonts w:ascii="Times New Roman" w:eastAsia="Yu Mincho" w:hAnsi="Times New Roman" w:cs="Times New Roman"/>
          <w:sz w:val="24"/>
          <w:szCs w:val="24"/>
          <w:lang w:eastAsia="ja-JP"/>
        </w:rPr>
        <w:t>We also calculated the Higgin</w:t>
      </w:r>
      <w:r w:rsidRPr="00A22141">
        <w:rPr>
          <w:rFonts w:ascii="Times New Roman" w:eastAsia="Yu Mincho" w:hAnsi="Times New Roman" w:cs="Times New Roman"/>
          <w:sz w:val="24"/>
          <w:szCs w:val="24"/>
          <w:lang w:val="en-US" w:eastAsia="ja-JP"/>
        </w:rPr>
        <w:t>s</w:t>
      </w:r>
      <w:r w:rsidRPr="00A22141">
        <w:rPr>
          <w:rFonts w:ascii="Times New Roman" w:eastAsia="Yu Mincho" w:hAnsi="Times New Roman" w:cs="Times New Roman"/>
          <w:sz w:val="24"/>
          <w:szCs w:val="24"/>
          <w:lang w:eastAsia="ja-JP"/>
        </w:rPr>
        <w:t xml:space="preserve">’s </w:t>
      </w:r>
      <w:r w:rsidRPr="00A22141">
        <w:rPr>
          <w:rFonts w:ascii="Times New Roman" w:eastAsia="Yu Mincho" w:hAnsi="Times New Roman" w:cs="Times New Roman"/>
          <w:i/>
          <w:sz w:val="24"/>
          <w:szCs w:val="24"/>
          <w:lang w:eastAsia="ja-JP"/>
        </w:rPr>
        <w:t>I</w:t>
      </w:r>
      <w:r w:rsidRPr="00A22141">
        <w:rPr>
          <w:rFonts w:ascii="Times New Roman" w:eastAsia="Yu Mincho" w:hAnsi="Times New Roman" w:cs="Times New Roman"/>
          <w:sz w:val="24"/>
          <w:szCs w:val="24"/>
          <w:vertAlign w:val="superscript"/>
          <w:lang w:eastAsia="ja-JP"/>
        </w:rPr>
        <w:t xml:space="preserve">2  </w:t>
      </w:r>
      <w:r w:rsidRPr="00A22141">
        <w:rPr>
          <w:rFonts w:ascii="Times New Roman" w:eastAsia="Yu Mincho" w:hAnsi="Times New Roman" w:cs="Times New Roman"/>
          <w:sz w:val="24"/>
          <w:szCs w:val="24"/>
          <w:lang w:eastAsia="ja-JP"/>
        </w:rPr>
        <w:t xml:space="preserve">which represents the degree of heterogeneity that is not explained by sampling error with a value of &lt;40% often considered as negligible and 40-60% as moderate heterogeneity. </w:t>
      </w:r>
      <w:r w:rsidRPr="00A22141">
        <w:rPr>
          <w:rFonts w:ascii="Times New Roman" w:eastAsia="Yu Mincho" w:hAnsi="Times New Roman" w:cs="Times New Roman"/>
          <w:sz w:val="24"/>
          <w:szCs w:val="24"/>
          <w:lang w:eastAsia="ja-JP"/>
        </w:rPr>
        <w:fldChar w:fldCharType="begin"/>
      </w:r>
      <w:r w:rsidR="00E0704D" w:rsidRPr="00A22141">
        <w:rPr>
          <w:rFonts w:ascii="Times New Roman" w:eastAsia="Yu Mincho" w:hAnsi="Times New Roman" w:cs="Times New Roman"/>
          <w:sz w:val="24"/>
          <w:szCs w:val="24"/>
          <w:lang w:eastAsia="ja-JP"/>
        </w:rPr>
        <w:instrText xml:space="preserve"> ADDIN ZOTERO_ITEM CSL_CITATION {"citationID":"XDW4jaBL","properties":{"formattedCitation":"\\super 24\\nosupersub{}","plainCitation":"24","noteIndex":0},"citationItems":[{"id":284,"uris":["http://zotero.org/users/local/BG4Duk50/items/AU5LCCN7"],"uri":["http://zotero.org/users/local/BG4Duk50/items/AU5LCCN7"],"itemData":{"id":284,"type":"article-journal","container-title":"BMJ","DOI":"10.1136/bmj.327.7414.557","ISSN":"0959-8138, 1468-5833","issue":"7414","journalAbbreviation":"BMJ","language":"en","page":"557-560","source":"DOI.org (Crossref)","title":"Measuring inconsistency in meta-analyses","volume":"327","author":[{"family":"Higgins","given":"J. P T"}],"issued":{"date-parts":[["2003",9,6]]}}}],"schema":"https://github.com/citation-style-language/schema/raw/master/csl-citation.json"} </w:instrText>
      </w:r>
      <w:r w:rsidRPr="00A22141">
        <w:rPr>
          <w:rFonts w:ascii="Times New Roman" w:eastAsia="Yu Mincho" w:hAnsi="Times New Roman" w:cs="Times New Roman"/>
          <w:sz w:val="24"/>
          <w:szCs w:val="24"/>
          <w:lang w:eastAsia="ja-JP"/>
        </w:rPr>
        <w:fldChar w:fldCharType="separate"/>
      </w:r>
      <w:r w:rsidR="00E0704D" w:rsidRPr="00A22141">
        <w:rPr>
          <w:rFonts w:ascii="Times New Roman" w:hAnsi="Times New Roman" w:cs="Times New Roman"/>
          <w:sz w:val="24"/>
          <w:szCs w:val="24"/>
          <w:vertAlign w:val="superscript"/>
        </w:rPr>
        <w:t>24</w:t>
      </w:r>
      <w:r w:rsidRPr="00A22141">
        <w:rPr>
          <w:rFonts w:ascii="Times New Roman" w:eastAsia="Yu Mincho" w:hAnsi="Times New Roman" w:cs="Times New Roman"/>
          <w:sz w:val="24"/>
          <w:szCs w:val="24"/>
          <w:lang w:eastAsia="ja-JP"/>
        </w:rPr>
        <w:fldChar w:fldCharType="end"/>
      </w:r>
      <w:r w:rsidRPr="00A22141">
        <w:rPr>
          <w:rFonts w:ascii="Times New Roman" w:eastAsia="Yu Mincho" w:hAnsi="Times New Roman" w:cs="Times New Roman"/>
          <w:sz w:val="24"/>
          <w:szCs w:val="24"/>
          <w:lang w:eastAsia="ja-JP"/>
        </w:rPr>
        <w:t xml:space="preserve"> </w:t>
      </w:r>
      <w:r w:rsidRPr="00A22141">
        <w:rPr>
          <w:rFonts w:ascii="Times New Roman" w:eastAsia="MS Mincho" w:hAnsi="Times New Roman" w:cs="Times New Roman"/>
          <w:sz w:val="24"/>
          <w:szCs w:val="24"/>
          <w:lang w:eastAsia="ja-JP"/>
        </w:rPr>
        <w:t xml:space="preserve">All variables were included in the regression analysis as categorical variables with the exception of age (continuous variable). </w:t>
      </w:r>
      <w:r w:rsidRPr="00A22141">
        <w:rPr>
          <w:rFonts w:ascii="Times New Roman" w:eastAsia="Yu Mincho" w:hAnsi="Times New Roman" w:cs="Times New Roman"/>
          <w:sz w:val="24"/>
          <w:szCs w:val="24"/>
          <w:lang w:eastAsia="ja-JP"/>
        </w:rPr>
        <w:t xml:space="preserve">Sampling weights and the clustered sampling design of the surveys were taken into account. Results from the logistic regression analyses are presented as odds </w:t>
      </w:r>
      <w:r w:rsidRPr="00A22141">
        <w:rPr>
          <w:rFonts w:ascii="Times New Roman" w:eastAsia="Yu Mincho" w:hAnsi="Times New Roman" w:cs="Times New Roman"/>
          <w:sz w:val="24"/>
          <w:szCs w:val="24"/>
          <w:lang w:eastAsia="ja-JP"/>
        </w:rPr>
        <w:lastRenderedPageBreak/>
        <w:t xml:space="preserve">ratios (ORs) with 95% confidence intervals (CIs). The level of statistical significance was set at p&lt;0.05. </w:t>
      </w:r>
    </w:p>
    <w:p w14:paraId="1A4556FA" w14:textId="77777777" w:rsidR="00A05F41" w:rsidRPr="00A22141" w:rsidRDefault="00A05F41" w:rsidP="00A05F41">
      <w:pPr>
        <w:spacing w:after="0" w:line="480" w:lineRule="auto"/>
        <w:rPr>
          <w:rFonts w:ascii="Times New Roman" w:eastAsia="Yu Mincho" w:hAnsi="Times New Roman" w:cs="Times New Roman"/>
          <w:sz w:val="24"/>
          <w:szCs w:val="24"/>
          <w:lang w:eastAsia="ja-JP"/>
        </w:rPr>
      </w:pPr>
    </w:p>
    <w:p w14:paraId="712672C9" w14:textId="77777777" w:rsidR="00A05F41" w:rsidRPr="00A22141" w:rsidRDefault="00A05F41" w:rsidP="003D4F8B">
      <w:pPr>
        <w:pStyle w:val="Heading1"/>
        <w:rPr>
          <w:lang w:eastAsia="ja-JP"/>
        </w:rPr>
      </w:pPr>
      <w:r w:rsidRPr="00A22141">
        <w:rPr>
          <w:lang w:val="en-US" w:eastAsia="ja-JP"/>
        </w:rPr>
        <w:t>3. Results</w:t>
      </w:r>
    </w:p>
    <w:p w14:paraId="48D122AE" w14:textId="0177F682" w:rsidR="004C1DD0"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A total of 117,472 students aged 12-15 years [mean (SD) age 13.8 (0.9) years; girls 49.4%] were included in the current analysis. The overall prevalence of suicide attempts</w:t>
      </w:r>
      <w:r w:rsidR="00FC3303" w:rsidRPr="00A22141">
        <w:rPr>
          <w:rFonts w:ascii="Times New Roman" w:eastAsia="Yu Mincho" w:hAnsi="Times New Roman" w:cs="Times New Roman"/>
          <w:sz w:val="24"/>
          <w:szCs w:val="24"/>
          <w:lang w:val="en-US" w:eastAsia="ja-JP"/>
        </w:rPr>
        <w:t xml:space="preserve"> and</w:t>
      </w:r>
      <w:r w:rsidRPr="00A22141">
        <w:rPr>
          <w:rFonts w:ascii="Times New Roman" w:eastAsia="Yu Mincho" w:hAnsi="Times New Roman" w:cs="Times New Roman"/>
          <w:sz w:val="24"/>
          <w:szCs w:val="24"/>
          <w:lang w:val="en-US" w:eastAsia="ja-JP"/>
        </w:rPr>
        <w:t xml:space="preserve"> physical attacks</w:t>
      </w:r>
      <w:r w:rsidR="00FC3303" w:rsidRPr="00A22141">
        <w:rPr>
          <w:rFonts w:ascii="Times New Roman" w:eastAsia="Yu Mincho" w:hAnsi="Times New Roman" w:cs="Times New Roman"/>
          <w:sz w:val="24"/>
          <w:szCs w:val="24"/>
          <w:lang w:val="en-US" w:eastAsia="ja-JP"/>
        </w:rPr>
        <w:t xml:space="preserve"> were </w:t>
      </w:r>
      <w:r w:rsidRPr="00A22141">
        <w:rPr>
          <w:rFonts w:ascii="Times New Roman" w:eastAsia="Yu Mincho" w:hAnsi="Times New Roman" w:cs="Times New Roman"/>
          <w:sz w:val="24"/>
          <w:szCs w:val="24"/>
          <w:lang w:val="en-US" w:eastAsia="ja-JP"/>
        </w:rPr>
        <w:t>10.1%</w:t>
      </w:r>
      <w:r w:rsidR="00FC3303" w:rsidRPr="00A22141">
        <w:rPr>
          <w:rFonts w:ascii="Times New Roman" w:eastAsia="Yu Mincho" w:hAnsi="Times New Roman" w:cs="Times New Roman"/>
          <w:sz w:val="24"/>
          <w:szCs w:val="24"/>
          <w:lang w:val="en-US" w:eastAsia="ja-JP"/>
        </w:rPr>
        <w:t xml:space="preserve"> and </w:t>
      </w:r>
      <w:r w:rsidRPr="00A22141">
        <w:rPr>
          <w:rFonts w:ascii="Times New Roman" w:eastAsia="Yu Mincho" w:hAnsi="Times New Roman" w:cs="Times New Roman"/>
          <w:sz w:val="24"/>
          <w:szCs w:val="24"/>
          <w:lang w:val="en-US" w:eastAsia="ja-JP"/>
        </w:rPr>
        <w:t>39.4%,</w:t>
      </w:r>
      <w:r w:rsidR="00FC3303"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 xml:space="preserve">respectively, although the prevalence varied widely between countries (Table 1). The prevalence of those who were attacked 1, 2-3, and </w:t>
      </w:r>
      <w:r w:rsidRPr="00A22141">
        <w:rPr>
          <w:rFonts w:ascii="Times New Roman" w:eastAsia="Yu Mincho" w:hAnsi="Times New Roman" w:cs="Times New Roman"/>
          <w:sz w:val="24"/>
          <w:szCs w:val="24"/>
          <w:lang w:val="en-US" w:eastAsia="ja-JP"/>
        </w:rPr>
        <w:sym w:font="Symbol" w:char="F0B3"/>
      </w:r>
      <w:r w:rsidRPr="00A22141">
        <w:rPr>
          <w:rFonts w:ascii="Times New Roman" w:eastAsia="Yu Mincho" w:hAnsi="Times New Roman" w:cs="Times New Roman"/>
          <w:sz w:val="24"/>
          <w:szCs w:val="24"/>
          <w:lang w:val="en-US" w:eastAsia="ja-JP"/>
        </w:rPr>
        <w:t>4 times in the past 12 months were 15.4%, 13.3%, and 10.7%, respectively</w:t>
      </w:r>
      <w:r w:rsidR="00FC3303"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 xml:space="preserve">There was a linear increase in the prevalence of suicide attempts by increasing number of times physically attacked in the past 12 months </w:t>
      </w:r>
      <w:r w:rsidR="004C1DD0" w:rsidRPr="00A22141">
        <w:rPr>
          <w:rFonts w:ascii="Times New Roman" w:eastAsia="Yu Mincho" w:hAnsi="Times New Roman" w:cs="Times New Roman"/>
          <w:sz w:val="24"/>
          <w:szCs w:val="24"/>
          <w:lang w:val="en-US" w:eastAsia="ja-JP"/>
        </w:rPr>
        <w:t xml:space="preserve">although the prevalence was similar between 1 time and 2-3 times </w:t>
      </w:r>
      <w:r w:rsidRPr="00A22141">
        <w:rPr>
          <w:rFonts w:ascii="Times New Roman" w:eastAsia="Yu Mincho" w:hAnsi="Times New Roman" w:cs="Times New Roman"/>
          <w:sz w:val="24"/>
          <w:szCs w:val="24"/>
          <w:lang w:val="en-US" w:eastAsia="ja-JP"/>
        </w:rPr>
        <w:t>(</w:t>
      </w:r>
      <w:r w:rsidRPr="00A22141">
        <w:rPr>
          <w:rFonts w:ascii="Times New Roman" w:eastAsia="Yu Mincho" w:hAnsi="Times New Roman" w:cs="Times New Roman"/>
          <w:b/>
          <w:bCs/>
          <w:sz w:val="24"/>
          <w:szCs w:val="24"/>
          <w:lang w:val="en-US" w:eastAsia="ja-JP"/>
        </w:rPr>
        <w:t>Figure 1</w:t>
      </w:r>
      <w:r w:rsidRPr="00A22141">
        <w:rPr>
          <w:rFonts w:ascii="Times New Roman" w:eastAsia="Yu Mincho" w:hAnsi="Times New Roman" w:cs="Times New Roman"/>
          <w:sz w:val="24"/>
          <w:szCs w:val="24"/>
          <w:lang w:val="en-US" w:eastAsia="ja-JP"/>
        </w:rPr>
        <w:t xml:space="preserve">). </w:t>
      </w:r>
      <w:r w:rsidR="004C1DD0" w:rsidRPr="00A22141">
        <w:rPr>
          <w:rFonts w:ascii="Times New Roman" w:eastAsia="Yu Mincho" w:hAnsi="Times New Roman" w:cs="Times New Roman"/>
          <w:sz w:val="24"/>
          <w:szCs w:val="24"/>
          <w:lang w:val="en-US" w:eastAsia="ja-JP"/>
        </w:rPr>
        <w:t xml:space="preserve">The prevalence of suicide attempts was only 7.2% among those without violence victimization but this increased to 18% among those who were exposed 4+ times. </w:t>
      </w:r>
      <w:r w:rsidRPr="00A22141">
        <w:rPr>
          <w:rFonts w:ascii="Times New Roman" w:eastAsia="Yu Mincho" w:hAnsi="Times New Roman" w:cs="Times New Roman"/>
          <w:b/>
          <w:bCs/>
          <w:sz w:val="24"/>
          <w:szCs w:val="24"/>
          <w:lang w:val="en-US" w:eastAsia="ja-JP"/>
        </w:rPr>
        <w:t>Figure 2</w:t>
      </w:r>
      <w:r w:rsidRPr="00A22141">
        <w:rPr>
          <w:rFonts w:ascii="Times New Roman" w:eastAsia="Yu Mincho" w:hAnsi="Times New Roman" w:cs="Times New Roman"/>
          <w:sz w:val="24"/>
          <w:szCs w:val="24"/>
          <w:lang w:val="en-US" w:eastAsia="ja-JP"/>
        </w:rPr>
        <w:t xml:space="preserve"> illustrates the country-wise association between physical attack and suicide attempts estimated by </w:t>
      </w:r>
      <w:r w:rsidR="004C1DD0" w:rsidRPr="00A22141">
        <w:rPr>
          <w:rFonts w:ascii="Times New Roman" w:eastAsia="Yu Mincho" w:hAnsi="Times New Roman" w:cs="Times New Roman"/>
          <w:sz w:val="24"/>
          <w:szCs w:val="24"/>
          <w:lang w:val="en-US" w:eastAsia="ja-JP"/>
        </w:rPr>
        <w:t xml:space="preserve">univariable </w:t>
      </w:r>
      <w:r w:rsidRPr="00A22141">
        <w:rPr>
          <w:rFonts w:ascii="Times New Roman" w:eastAsia="Yu Mincho" w:hAnsi="Times New Roman" w:cs="Times New Roman"/>
          <w:sz w:val="24"/>
          <w:szCs w:val="24"/>
          <w:lang w:val="en-US" w:eastAsia="ja-JP"/>
        </w:rPr>
        <w:t xml:space="preserve">logistic regression. </w:t>
      </w:r>
      <w:bookmarkStart w:id="4" w:name="_Hlk38878114"/>
      <w:r w:rsidRPr="00A22141">
        <w:rPr>
          <w:rFonts w:ascii="Times New Roman" w:eastAsia="Yu Mincho" w:hAnsi="Times New Roman" w:cs="Times New Roman"/>
          <w:sz w:val="24"/>
          <w:szCs w:val="24"/>
          <w:lang w:val="en-US" w:eastAsia="ja-JP"/>
        </w:rPr>
        <w:t xml:space="preserve">There was a positive association (i.e., OR&gt;1) between physical attack and suicide attempts in all countries with this being statistically significant in the majority of countries. </w:t>
      </w:r>
      <w:bookmarkEnd w:id="4"/>
      <w:r w:rsidRPr="00A22141">
        <w:rPr>
          <w:rFonts w:ascii="Times New Roman" w:eastAsia="Yu Mincho" w:hAnsi="Times New Roman" w:cs="Times New Roman"/>
          <w:sz w:val="24"/>
          <w:szCs w:val="24"/>
          <w:lang w:val="en-US" w:eastAsia="ja-JP"/>
        </w:rPr>
        <w:t xml:space="preserve">Overall, based on the meta-analysis, physical attacks were associated with a </w:t>
      </w:r>
      <w:r w:rsidR="004C1DD0" w:rsidRPr="00A22141">
        <w:rPr>
          <w:rFonts w:ascii="Times New Roman" w:eastAsia="Yu Mincho" w:hAnsi="Times New Roman" w:cs="Times New Roman"/>
          <w:sz w:val="24"/>
          <w:szCs w:val="24"/>
          <w:lang w:val="en-US" w:eastAsia="ja-JP"/>
        </w:rPr>
        <w:t>2.55</w:t>
      </w:r>
      <w:r w:rsidRPr="00A22141">
        <w:rPr>
          <w:rFonts w:ascii="Times New Roman" w:eastAsia="Yu Mincho" w:hAnsi="Times New Roman" w:cs="Times New Roman"/>
          <w:sz w:val="24"/>
          <w:szCs w:val="24"/>
          <w:lang w:val="en-US" w:eastAsia="ja-JP"/>
        </w:rPr>
        <w:t xml:space="preserve"> (95%CI=</w:t>
      </w:r>
      <w:r w:rsidR="004C1DD0" w:rsidRPr="00A22141">
        <w:rPr>
          <w:rFonts w:ascii="Times New Roman" w:eastAsia="Yu Mincho" w:hAnsi="Times New Roman" w:cs="Times New Roman"/>
          <w:sz w:val="24"/>
          <w:szCs w:val="24"/>
          <w:lang w:val="en-US" w:eastAsia="ja-JP"/>
        </w:rPr>
        <w:t>2.43</w:t>
      </w:r>
      <w:r w:rsidRPr="00A22141">
        <w:rPr>
          <w:rFonts w:ascii="Times New Roman" w:eastAsia="Yu Mincho" w:hAnsi="Times New Roman" w:cs="Times New Roman"/>
          <w:sz w:val="24"/>
          <w:szCs w:val="24"/>
          <w:lang w:val="en-US" w:eastAsia="ja-JP"/>
        </w:rPr>
        <w:t>-</w:t>
      </w:r>
      <w:r w:rsidR="004C1DD0" w:rsidRPr="00A22141">
        <w:rPr>
          <w:rFonts w:ascii="Times New Roman" w:eastAsia="Yu Mincho" w:hAnsi="Times New Roman" w:cs="Times New Roman"/>
          <w:sz w:val="24"/>
          <w:szCs w:val="24"/>
          <w:lang w:val="en-US" w:eastAsia="ja-JP"/>
        </w:rPr>
        <w:t>2.68</w:t>
      </w:r>
      <w:r w:rsidRPr="00A22141">
        <w:rPr>
          <w:rFonts w:ascii="Times New Roman" w:eastAsia="Yu Mincho" w:hAnsi="Times New Roman" w:cs="Times New Roman"/>
          <w:sz w:val="24"/>
          <w:szCs w:val="24"/>
          <w:lang w:val="en-US" w:eastAsia="ja-JP"/>
        </w:rPr>
        <w:t xml:space="preserve">) times higher odds for suicide attempt with a </w:t>
      </w:r>
      <w:r w:rsidR="004C1DD0" w:rsidRPr="00A22141">
        <w:rPr>
          <w:rFonts w:ascii="Times New Roman" w:eastAsia="Yu Mincho" w:hAnsi="Times New Roman" w:cs="Times New Roman"/>
          <w:sz w:val="24"/>
          <w:szCs w:val="24"/>
          <w:lang w:val="en-US" w:eastAsia="ja-JP"/>
        </w:rPr>
        <w:t xml:space="preserve">moderate </w:t>
      </w:r>
      <w:r w:rsidRPr="00A22141">
        <w:rPr>
          <w:rFonts w:ascii="Times New Roman" w:eastAsia="Yu Mincho" w:hAnsi="Times New Roman" w:cs="Times New Roman"/>
          <w:sz w:val="24"/>
          <w:szCs w:val="24"/>
          <w:lang w:val="en-US" w:eastAsia="ja-JP"/>
        </w:rPr>
        <w:t>level of heterogeneity being observed (</w:t>
      </w:r>
      <w:r w:rsidRPr="00A22141">
        <w:rPr>
          <w:rFonts w:ascii="Times New Roman" w:eastAsia="Yu Mincho" w:hAnsi="Times New Roman" w:cs="Times New Roman"/>
          <w:i/>
          <w:iCs/>
          <w:sz w:val="24"/>
          <w:szCs w:val="24"/>
          <w:lang w:val="en-US" w:eastAsia="ja-JP"/>
        </w:rPr>
        <w:t>I</w:t>
      </w:r>
      <w:r w:rsidRPr="00A22141">
        <w:rPr>
          <w:rFonts w:ascii="Times New Roman" w:eastAsia="Yu Mincho" w:hAnsi="Times New Roman" w:cs="Times New Roman"/>
          <w:i/>
          <w:iCs/>
          <w:sz w:val="24"/>
          <w:szCs w:val="24"/>
          <w:vertAlign w:val="superscript"/>
          <w:lang w:val="en-US" w:eastAsia="ja-JP"/>
        </w:rPr>
        <w:t>2</w:t>
      </w:r>
      <w:r w:rsidRPr="00A22141">
        <w:rPr>
          <w:rFonts w:ascii="Times New Roman" w:eastAsia="Yu Mincho" w:hAnsi="Times New Roman" w:cs="Times New Roman"/>
          <w:sz w:val="24"/>
          <w:szCs w:val="24"/>
          <w:lang w:val="en-US" w:eastAsia="ja-JP"/>
        </w:rPr>
        <w:t>=</w:t>
      </w:r>
      <w:r w:rsidR="004C1DD0" w:rsidRPr="00A22141">
        <w:rPr>
          <w:rFonts w:ascii="Times New Roman" w:eastAsia="Yu Mincho" w:hAnsi="Times New Roman" w:cs="Times New Roman"/>
          <w:sz w:val="24"/>
          <w:szCs w:val="24"/>
          <w:lang w:val="en-US" w:eastAsia="ja-JP"/>
        </w:rPr>
        <w:t>66.5</w:t>
      </w:r>
      <w:r w:rsidRPr="00A22141">
        <w:rPr>
          <w:rFonts w:ascii="Times New Roman" w:eastAsia="Yu Mincho" w:hAnsi="Times New Roman" w:cs="Times New Roman"/>
          <w:sz w:val="24"/>
          <w:szCs w:val="24"/>
          <w:lang w:val="en-US" w:eastAsia="ja-JP"/>
        </w:rPr>
        <w:t xml:space="preserve">%). </w:t>
      </w:r>
      <w:r w:rsidR="004C1DD0" w:rsidRPr="00A22141">
        <w:rPr>
          <w:rFonts w:ascii="Times New Roman" w:eastAsia="Yu Mincho" w:hAnsi="Times New Roman" w:cs="Times New Roman"/>
          <w:sz w:val="24"/>
          <w:szCs w:val="24"/>
          <w:lang w:val="en-US" w:eastAsia="ja-JP"/>
        </w:rPr>
        <w:t xml:space="preserve">After adjustment for age, sex, food insecurity, alcohol consumption, bullying victimization, anxiety-induced sleep problems, low parental support/involvement, and loneliness, the overall estimate was attenuated to 1.71 (95%CI=1.62-1.81; </w:t>
      </w:r>
      <w:r w:rsidR="004C1DD0" w:rsidRPr="00A22141">
        <w:rPr>
          <w:rFonts w:ascii="Times New Roman" w:eastAsia="Yu Mincho" w:hAnsi="Times New Roman" w:cs="Times New Roman"/>
          <w:i/>
          <w:iCs/>
          <w:sz w:val="24"/>
          <w:szCs w:val="24"/>
          <w:lang w:val="en-US" w:eastAsia="ja-JP"/>
        </w:rPr>
        <w:t>I</w:t>
      </w:r>
      <w:r w:rsidR="004C1DD0" w:rsidRPr="00A22141">
        <w:rPr>
          <w:rFonts w:ascii="Times New Roman" w:eastAsia="Yu Mincho" w:hAnsi="Times New Roman" w:cs="Times New Roman"/>
          <w:i/>
          <w:iCs/>
          <w:sz w:val="24"/>
          <w:szCs w:val="24"/>
          <w:vertAlign w:val="superscript"/>
          <w:lang w:val="en-US" w:eastAsia="ja-JP"/>
        </w:rPr>
        <w:t>2</w:t>
      </w:r>
      <w:r w:rsidR="004C1DD0" w:rsidRPr="00A22141">
        <w:rPr>
          <w:rFonts w:ascii="Times New Roman" w:eastAsia="Yu Mincho" w:hAnsi="Times New Roman" w:cs="Times New Roman"/>
          <w:sz w:val="24"/>
          <w:szCs w:val="24"/>
          <w:lang w:val="en-US" w:eastAsia="ja-JP"/>
        </w:rPr>
        <w:t>=21.0%) (</w:t>
      </w:r>
      <w:r w:rsidR="004C1DD0" w:rsidRPr="00A22141">
        <w:rPr>
          <w:rFonts w:ascii="Times New Roman" w:eastAsia="Yu Mincho" w:hAnsi="Times New Roman" w:cs="Times New Roman"/>
          <w:b/>
          <w:bCs/>
          <w:sz w:val="24"/>
          <w:szCs w:val="24"/>
          <w:lang w:val="en-US" w:eastAsia="ja-JP"/>
        </w:rPr>
        <w:t>Figure 2</w:t>
      </w:r>
      <w:r w:rsidR="004C1DD0" w:rsidRPr="00A22141">
        <w:rPr>
          <w:rFonts w:ascii="Times New Roman" w:eastAsia="Yu Mincho" w:hAnsi="Times New Roman" w:cs="Times New Roman"/>
          <w:sz w:val="24"/>
          <w:szCs w:val="24"/>
          <w:lang w:val="en-US" w:eastAsia="ja-JP"/>
        </w:rPr>
        <w:t>).</w:t>
      </w:r>
    </w:p>
    <w:p w14:paraId="23327564"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61CE4149" w14:textId="77777777" w:rsidR="00A05F41" w:rsidRPr="00A22141" w:rsidRDefault="00A05F41" w:rsidP="003D4F8B">
      <w:pPr>
        <w:pStyle w:val="Heading1"/>
        <w:rPr>
          <w:lang w:val="en-US" w:eastAsia="ja-JP"/>
        </w:rPr>
      </w:pPr>
      <w:r w:rsidRPr="00A22141">
        <w:rPr>
          <w:lang w:val="en-US" w:eastAsia="ja-JP"/>
        </w:rPr>
        <w:lastRenderedPageBreak/>
        <w:t>4. DISCUSSION</w:t>
      </w:r>
    </w:p>
    <w:p w14:paraId="4D148597" w14:textId="74218086" w:rsidR="003608E2"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In this large sample of adolescents from thirty-eight LMICs, the present study found that the overall prevalence of suicide attempts</w:t>
      </w:r>
      <w:r w:rsidR="00B5093D" w:rsidRPr="00A22141">
        <w:rPr>
          <w:rFonts w:ascii="Times New Roman" w:eastAsia="Yu Mincho" w:hAnsi="Times New Roman" w:cs="Times New Roman"/>
          <w:sz w:val="24"/>
          <w:szCs w:val="24"/>
          <w:lang w:val="en-US" w:eastAsia="ja-JP"/>
        </w:rPr>
        <w:t xml:space="preserve"> and </w:t>
      </w:r>
      <w:r w:rsidRPr="00A22141">
        <w:rPr>
          <w:rFonts w:ascii="Times New Roman" w:eastAsia="Yu Mincho" w:hAnsi="Times New Roman" w:cs="Times New Roman"/>
          <w:sz w:val="24"/>
          <w:szCs w:val="24"/>
          <w:lang w:val="en-US" w:eastAsia="ja-JP"/>
        </w:rPr>
        <w:t>physical attacks were high (10.1%</w:t>
      </w:r>
      <w:r w:rsidR="00B5093D" w:rsidRPr="00A22141">
        <w:rPr>
          <w:rFonts w:ascii="Times New Roman" w:eastAsia="Yu Mincho" w:hAnsi="Times New Roman" w:cs="Times New Roman"/>
          <w:sz w:val="24"/>
          <w:szCs w:val="24"/>
          <w:lang w:val="en-US" w:eastAsia="ja-JP"/>
        </w:rPr>
        <w:t xml:space="preserve"> and</w:t>
      </w:r>
      <w:r w:rsidRPr="00A22141">
        <w:rPr>
          <w:rFonts w:ascii="Times New Roman" w:eastAsia="Yu Mincho" w:hAnsi="Times New Roman" w:cs="Times New Roman"/>
          <w:sz w:val="24"/>
          <w:szCs w:val="24"/>
          <w:lang w:val="en-US" w:eastAsia="ja-JP"/>
        </w:rPr>
        <w:t xml:space="preserve"> 39.4%, respectively). There was a positive association (i.e., OR&gt;1) between physical attack and suicide attempts in all countries with this being statistically significant in the majority of countries. </w:t>
      </w:r>
      <w:r w:rsidR="00022BCA" w:rsidRPr="00A22141">
        <w:rPr>
          <w:rFonts w:ascii="Times New Roman" w:eastAsia="Yu Mincho" w:hAnsi="Times New Roman" w:cs="Times New Roman"/>
          <w:sz w:val="24"/>
          <w:szCs w:val="24"/>
          <w:lang w:val="en-US" w:eastAsia="ja-JP"/>
        </w:rPr>
        <w:t xml:space="preserve">Overall, after adjustment for a variety of potential confounders, victims of physical attacks had a 1.71 times higher odds for suicide attempts, while in terms of individual countries, the OR was &gt;2 in seven countries, and &gt;3 in one country. </w:t>
      </w:r>
    </w:p>
    <w:p w14:paraId="3AED2ADC" w14:textId="77777777" w:rsidR="00034E43" w:rsidRPr="00A22141" w:rsidRDefault="00034E43" w:rsidP="00034E43">
      <w:pPr>
        <w:spacing w:after="0" w:line="480" w:lineRule="auto"/>
        <w:rPr>
          <w:rFonts w:ascii="Times New Roman" w:eastAsia="Yu Mincho" w:hAnsi="Times New Roman" w:cs="Times New Roman"/>
          <w:sz w:val="24"/>
          <w:szCs w:val="24"/>
          <w:lang w:val="en-US" w:eastAsia="ja-JP"/>
        </w:rPr>
      </w:pPr>
      <w:bookmarkStart w:id="5" w:name="_Hlk46743102"/>
    </w:p>
    <w:p w14:paraId="22C1AE56" w14:textId="444C7B68" w:rsidR="003608E2" w:rsidRPr="00A22141" w:rsidRDefault="00034E43" w:rsidP="00034E43">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As mentioned, the prevalence of suicide attempts in the present sample were high (10.1%) compared to statistics reported for young adolescents from HICs. For example, the reported figure for the US was 6.9%.</w:t>
      </w:r>
      <w:r w:rsidR="00855E80" w:rsidRPr="00A22141">
        <w:rPr>
          <w:rFonts w:ascii="Times New Roman" w:eastAsia="Yu Mincho" w:hAnsi="Times New Roman" w:cs="Times New Roman"/>
          <w:sz w:val="24"/>
          <w:szCs w:val="24"/>
          <w:lang w:val="en-US" w:eastAsia="ja-JP"/>
        </w:rPr>
        <w:t xml:space="preserve"> </w:t>
      </w:r>
      <w:r w:rsidR="00855E80" w:rsidRPr="00A22141">
        <w:rPr>
          <w:rFonts w:ascii="Times New Roman" w:eastAsia="Yu Mincho" w:hAnsi="Times New Roman" w:cs="Times New Roman"/>
          <w:sz w:val="24"/>
          <w:szCs w:val="24"/>
          <w:lang w:val="en-US" w:eastAsia="ja-JP"/>
        </w:rPr>
        <w:fldChar w:fldCharType="begin"/>
      </w:r>
      <w:r w:rsidR="00855E80" w:rsidRPr="00A22141">
        <w:rPr>
          <w:rFonts w:ascii="Times New Roman" w:eastAsia="Yu Mincho" w:hAnsi="Times New Roman" w:cs="Times New Roman"/>
          <w:sz w:val="24"/>
          <w:szCs w:val="24"/>
          <w:lang w:val="en-US" w:eastAsia="ja-JP"/>
        </w:rPr>
        <w:instrText xml:space="preserve"> ADDIN ZOTERO_ITEM CSL_CITATION {"citationID":"aG37pIVH","properties":{"formattedCitation":"\\super 25\\nosupersub{}","plainCitation":"25","noteIndex":0},"citationItems":[{"id":521,"uris":["http://zotero.org/users/local/BG4Duk50/items/9ZCTIY9T"],"uri":["http://zotero.org/users/local/BG4Duk50/items/9ZCTIY9T"],"itemData":{"id":521,"type":"article-journal","container-title":"Current Opinion in Pediatrics","DOI":"10.1097/MOP.0b013e32833063e1","ISSN":"1040-8703","issue":"5","journalAbbreviation":"Current Opinion in Pediatrics","language":"en","page":"613-619","source":"DOI.org (Crossref)","title":"Epidemiology of youth suicide and suicidal behavior:","title-short":"Epidemiology of youth suicide and suicidal behavior","volume":"21","author":[{"family":"Cash","given":"Scottye J"},{"family":"Bridge","given":"Jeffrey A"}],"issued":{"date-parts":[["2009",10]]}}}],"schema":"https://github.com/citation-style-language/schema/raw/master/csl-citation.json"} </w:instrText>
      </w:r>
      <w:r w:rsidR="00855E80" w:rsidRPr="00A22141">
        <w:rPr>
          <w:rFonts w:ascii="Times New Roman" w:eastAsia="Yu Mincho" w:hAnsi="Times New Roman" w:cs="Times New Roman"/>
          <w:sz w:val="24"/>
          <w:szCs w:val="24"/>
          <w:lang w:val="en-US" w:eastAsia="ja-JP"/>
        </w:rPr>
        <w:fldChar w:fldCharType="separate"/>
      </w:r>
      <w:r w:rsidR="00855E80" w:rsidRPr="00A22141">
        <w:rPr>
          <w:rFonts w:ascii="Times New Roman" w:hAnsi="Times New Roman" w:cs="Times New Roman"/>
          <w:sz w:val="24"/>
          <w:szCs w:val="24"/>
          <w:vertAlign w:val="superscript"/>
        </w:rPr>
        <w:t>25</w:t>
      </w:r>
      <w:r w:rsidR="00855E80" w:rsidRPr="00A22141">
        <w:rPr>
          <w:rFonts w:ascii="Times New Roman" w:eastAsia="Yu Mincho" w:hAnsi="Times New Roman" w:cs="Times New Roman"/>
          <w:sz w:val="24"/>
          <w:szCs w:val="24"/>
          <w:lang w:val="en-US" w:eastAsia="ja-JP"/>
        </w:rPr>
        <w:fldChar w:fldCharType="end"/>
      </w:r>
      <w:r w:rsidR="00855E80"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Moreover, rates of reported physical attacks in the present sample (39.4%) were also high when compared to those of samples of young adolescents from HICs. For example, in the US, the corresponding figure was 20.8%.</w:t>
      </w:r>
      <w:r w:rsidR="00855E80" w:rsidRPr="00A22141">
        <w:rPr>
          <w:rFonts w:ascii="Times New Roman" w:eastAsia="Yu Mincho" w:hAnsi="Times New Roman" w:cs="Times New Roman"/>
          <w:sz w:val="24"/>
          <w:szCs w:val="24"/>
          <w:lang w:val="en-US" w:eastAsia="ja-JP"/>
        </w:rPr>
        <w:t xml:space="preserve"> </w:t>
      </w:r>
      <w:r w:rsidR="00855E80" w:rsidRPr="00A22141">
        <w:rPr>
          <w:rFonts w:ascii="Times New Roman" w:eastAsia="Yu Mincho" w:hAnsi="Times New Roman" w:cs="Times New Roman"/>
          <w:sz w:val="24"/>
          <w:szCs w:val="24"/>
          <w:lang w:val="en-US" w:eastAsia="ja-JP"/>
        </w:rPr>
        <w:fldChar w:fldCharType="begin"/>
      </w:r>
      <w:r w:rsidR="00855E80" w:rsidRPr="00A22141">
        <w:rPr>
          <w:rFonts w:ascii="Times New Roman" w:eastAsia="Yu Mincho" w:hAnsi="Times New Roman" w:cs="Times New Roman"/>
          <w:sz w:val="24"/>
          <w:szCs w:val="24"/>
          <w:lang w:val="en-US" w:eastAsia="ja-JP"/>
        </w:rPr>
        <w:instrText xml:space="preserve"> ADDIN ZOTERO_ITEM CSL_CITATION {"citationID":"4NWawwvo","properties":{"formattedCitation":"\\super 26\\nosupersub{}","plainCitation":"26","noteIndex":0},"citationItems":[{"id":523,"uris":["http://zotero.org/users/local/BG4Duk50/items/4Q36VNY8"],"uri":["http://zotero.org/users/local/BG4Duk50/items/4Q36VNY8"],"itemData":{"id":523,"type":"article","publisher":"The Prevention Researcher","title":"Bullying among U.S. Adolescents","author":[{"literal":"Jing Wang"}],"issued":{"date-parts":[["2012"]]}}}],"schema":"https://github.com/citation-style-language/schema/raw/master/csl-citation.json"} </w:instrText>
      </w:r>
      <w:r w:rsidR="00855E80" w:rsidRPr="00A22141">
        <w:rPr>
          <w:rFonts w:ascii="Times New Roman" w:eastAsia="Yu Mincho" w:hAnsi="Times New Roman" w:cs="Times New Roman"/>
          <w:sz w:val="24"/>
          <w:szCs w:val="24"/>
          <w:lang w:val="en-US" w:eastAsia="ja-JP"/>
        </w:rPr>
        <w:fldChar w:fldCharType="separate"/>
      </w:r>
      <w:r w:rsidR="00855E80" w:rsidRPr="00A22141">
        <w:rPr>
          <w:rFonts w:ascii="Times New Roman" w:hAnsi="Times New Roman" w:cs="Times New Roman"/>
          <w:sz w:val="24"/>
          <w:szCs w:val="24"/>
          <w:vertAlign w:val="superscript"/>
        </w:rPr>
        <w:t>26</w:t>
      </w:r>
      <w:r w:rsidR="00855E80" w:rsidRPr="00A22141">
        <w:rPr>
          <w:rFonts w:ascii="Times New Roman" w:eastAsia="Yu Mincho" w:hAnsi="Times New Roman" w:cs="Times New Roman"/>
          <w:sz w:val="24"/>
          <w:szCs w:val="24"/>
          <w:lang w:val="en-US" w:eastAsia="ja-JP"/>
        </w:rPr>
        <w:fldChar w:fldCharType="end"/>
      </w:r>
      <w:r w:rsidR="00855E80"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The high rates of these behaviors observed in LMICs demonstrate an urgent need to address such issues.</w:t>
      </w:r>
    </w:p>
    <w:bookmarkEnd w:id="5"/>
    <w:p w14:paraId="5304DCC8" w14:textId="77777777" w:rsidR="00EF1DDB" w:rsidRPr="00A22141" w:rsidRDefault="00EF1DDB" w:rsidP="00A05F41">
      <w:pPr>
        <w:spacing w:after="0" w:line="480" w:lineRule="auto"/>
        <w:rPr>
          <w:rFonts w:ascii="Times New Roman" w:eastAsia="Yu Mincho" w:hAnsi="Times New Roman" w:cs="Times New Roman"/>
          <w:sz w:val="24"/>
          <w:szCs w:val="24"/>
          <w:lang w:val="en-US" w:eastAsia="ja-JP"/>
        </w:rPr>
      </w:pPr>
    </w:p>
    <w:p w14:paraId="0CB40C3C" w14:textId="35D2F377" w:rsidR="00A05F41" w:rsidRPr="00A22141" w:rsidRDefault="00A05F41" w:rsidP="00A05F41">
      <w:pPr>
        <w:spacing w:after="0" w:line="480" w:lineRule="auto"/>
        <w:rPr>
          <w:rFonts w:ascii="Times New Roman" w:eastAsia="Yu Mincho" w:hAnsi="Times New Roman" w:cs="Times New Roman"/>
          <w:sz w:val="24"/>
          <w:szCs w:val="24"/>
          <w:lang w:val="en-US" w:eastAsia="ja-JP"/>
        </w:rPr>
      </w:pPr>
      <w:bookmarkStart w:id="6" w:name="_Hlk46743307"/>
      <w:r w:rsidRPr="00A22141">
        <w:rPr>
          <w:rFonts w:ascii="Times New Roman" w:eastAsia="Yu Mincho" w:hAnsi="Times New Roman" w:cs="Times New Roman"/>
          <w:sz w:val="24"/>
          <w:szCs w:val="24"/>
          <w:lang w:val="en-US" w:eastAsia="ja-JP"/>
        </w:rPr>
        <w:t>Taken together, the findings</w:t>
      </w:r>
      <w:r w:rsidR="00EF1DDB" w:rsidRPr="00A22141">
        <w:rPr>
          <w:rFonts w:ascii="Times New Roman" w:eastAsia="Yu Mincho" w:hAnsi="Times New Roman" w:cs="Times New Roman"/>
          <w:sz w:val="24"/>
          <w:szCs w:val="24"/>
          <w:lang w:val="en-US" w:eastAsia="ja-JP"/>
        </w:rPr>
        <w:t xml:space="preserve"> from the present study</w:t>
      </w:r>
      <w:r w:rsidRPr="00A22141">
        <w:rPr>
          <w:rFonts w:ascii="Times New Roman" w:eastAsia="Yu Mincho" w:hAnsi="Times New Roman" w:cs="Times New Roman"/>
          <w:sz w:val="24"/>
          <w:szCs w:val="24"/>
          <w:lang w:val="en-US" w:eastAsia="ja-JP"/>
        </w:rPr>
        <w:t xml:space="preserve"> support the existing literature showing positive associations between violence </w:t>
      </w:r>
      <w:r w:rsidR="00022BCA" w:rsidRPr="00A22141">
        <w:rPr>
          <w:rFonts w:ascii="Times New Roman" w:eastAsia="Yu Mincho" w:hAnsi="Times New Roman" w:cs="Times New Roman"/>
          <w:sz w:val="24"/>
          <w:szCs w:val="24"/>
          <w:lang w:val="en-US" w:eastAsia="ja-JP"/>
        </w:rPr>
        <w:t xml:space="preserve">victimization </w:t>
      </w:r>
      <w:r w:rsidRPr="00A22141">
        <w:rPr>
          <w:rFonts w:ascii="Times New Roman" w:eastAsia="Yu Mincho" w:hAnsi="Times New Roman" w:cs="Times New Roman"/>
          <w:sz w:val="24"/>
          <w:szCs w:val="24"/>
          <w:lang w:val="en-US" w:eastAsia="ja-JP"/>
        </w:rPr>
        <w:t xml:space="preserve">and suicide attempts in single HICs.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DRGmkUI3","properties":{"formattedCitation":"\\super 12\\nosupersub{}","plainCitation":"12","noteIndex":0},"citationItems":[{"id":374,"uris":["http://zotero.org/users/local/BG4Duk50/items/64SYBAHT"],"uri":["http://zotero.org/users/local/BG4Duk50/items/64SYBAHT"],"itemData":{"id":374,"type":"article-journal","abstract":"OBJECTIVE: To assess the association and magnitude of the effect of early exposure to different types of interpersonal violence (IPV) with suicide attempt and suicide death in youths and young adults.\nMETHOD: We searched six databases until June 2015. Inclusion criteria were as follows: (1) assessment of any type of IPV as risk factor of suicide attempt or suicide: (i) child maltreatment [childhood physical, sexual, emotional abuse, neglect], (ii) bullying, (iii) dating violence, and (iv) community violence; (2) population-based case-control or cohort studies; and (3) subjects aged 12-26 years. Random models were used for meta-analyses (Reg: CRD42013005775).\nRESULTS: From 23 682 articles, 29 articles with 143 730 subjects for meta-analyses were included. For victims of any IPV, OR of subsequent suicide attempt was 1.99 (95% CI: 1.73-2.28); for child maltreatment, 2.25 (95% CI: 1.85-2.73); for bullying, 2.39 (95% CI: 1.89-3.01); for dating violence, 1.65 (95% CI: 1.40-1.94); and for community violence, 1.48 (95% CI: 1.16-1.87). Young victims of IPV had an OR of suicide death of 10.57 (95% CI: 4.46-25.07).\nCONCLUSION: Early exposure to IPV confers a risk of suicide attempts and particularly suicide death in youths and young adults. Future research should address the effectiveness of preventing and detecting early any type of IPV exposure in early ages.","container-title":"Acta Psychiatrica Scandinavica","DOI":"10.1111/acps.12679","ISSN":"1600-0447","issue":"3","journalAbbreviation":"Acta Psychiatr Scand","language":"eng","note":"PMID: 27995627","page":"195-211","source":"PubMed","title":"Exposure to violence, a risk for suicide in youths and young adults. A meta-analysis of longitudinal studies","volume":"135","author":[{"family":"Castellví","given":"P."},{"family":"Miranda-Mendizábal","given":"A."},{"family":"Parés-Badell","given":"O."},{"family":"Almenara","given":"J."},{"family":"Alonso","given":"I."},{"family":"Blasco","given":"M. J."},{"family":"Cebrià","given":"A."},{"family":"Gabilondo","given":"A."},{"family":"Gili","given":"M."},{"family":"Lagares","given":"C."},{"family":"Piqueras","given":"J. A."},{"family":"Roca","given":"M."},{"family":"Rodríguez-Marín","given":"J."},{"family":"Rodríguez-Jimenez","given":"T."},{"family":"Soto-Sanz","given":"V."},{"family":"Alonso","given":"J."}],"issued":{"date-parts":[["2017",3]]}}}],"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2</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Moreover, findings from the present study add to the only LMIC study on this topic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zDcw6a0m","properties":{"formattedCitation":"\\super 14\\nosupersub{}","plainCitation":"14","noteIndex":0},"citationItems":[{"id":376,"uris":["http://zotero.org/users/local/BG4Duk50/items/JRICWWDW"],"uri":["http://zotero.org/users/local/BG4Duk50/items/JRICWWDW"],"itemData":{"id":376,"type":"article-journal","abstract":"This study aimed to examine whether being bullied, fighting, and injury, regarded in terms of frequency and nature, were significantly associated with psychological distress and suicidal behavior, independent of substance abuse and parental support in adolescents. Secondary analysis of data from the Global School-based Student Health Survey from Kiribati, the Solomon Islands, and Vanuatu was conducted. Binomial logistic regression analysis was used to examine the association of being bullied, fighting and injury with psychological health outcomes (loneliness, insomnia, suicidal ideation and suicide attempt) at a 5% level of significance. A total of 4122 students were included; 45.5% were male, and 52.0% were 14 years of age or younger. Of the total, 9.3% felt lonely and 9.5% had insomnia most of the time over the last 12 months; 27.6% had suicidal ideation, and 30.9% reported at least one suicide attempt in the last 12 months. Multivariable logistic regression analysis showed that being bullied, fighting and injury were significantly associated with psychological health outcomes; adjusted odds ratios (AORs) of loneliness, insomnia, suicidal ideation and suicide attempt increased with increased exposure to bullying, fighting, and injury compared to non-exposed group. Among the types of bullying victimization, the highest AORs of insomnia and suicide attempt were among students who were left out of activities, compared to the non-bullied. Among the causes of injury, adolescents injured due to a physical attack were the most likely to report the highest AORs of loneliness, insomnia and suicidal ideation compared to those not injured. Preventing violence and injury among adolescents might contribute to better mental health and reduction of suicidal behavior.","container-title":"International Journal of Environmental Research and Public Health","DOI":"10.3390/ijerph14070791","ISSN":"1660-4601","issue":"7","journalAbbreviation":"Int J Environ Res Public Health","language":"eng","note":"PMID: 28714893\nPMCID: PMC5551229","source":"PubMed","title":"Loneliness, Insomnia and Suicidal Behavior among School-Going Adolescents in Western Pacific Island Countries: Role of Violence and Injury","title-short":"Loneliness, Insomnia and Suicidal Behavior among School-Going Adolescents in Western Pacific Island Countries","volume":"14","author":[{"family":"Sharma","given":"Bimala"},{"family":"Lee","given":"Tae Ho"},{"family":"Nam","given":"Eun Woo"}],"issued":{"date-parts":[["2017"]],"season":"15"}}}],"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4</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by showing that the association exists across most LMICs and regions. </w:t>
      </w:r>
      <w:bookmarkStart w:id="7" w:name="_Hlk48067395"/>
      <w:r w:rsidR="0090068A" w:rsidRPr="00A22141">
        <w:rPr>
          <w:rFonts w:ascii="Times New Roman" w:eastAsia="Yu Mincho" w:hAnsi="Times New Roman" w:cs="Times New Roman"/>
          <w:sz w:val="24"/>
          <w:szCs w:val="24"/>
          <w:lang w:val="en-US" w:eastAsia="ja-JP"/>
        </w:rPr>
        <w:t xml:space="preserve">Importantly, the overall OR was 1.71, and most countries had ORs which were much higher than one. There were seven countries with OR&gt;2 and one country with OR&gt;3. </w:t>
      </w:r>
      <w:r w:rsidR="00433BB2" w:rsidRPr="00A22141">
        <w:rPr>
          <w:rFonts w:ascii="Times New Roman" w:eastAsia="Yu Mincho" w:hAnsi="Times New Roman" w:cs="Times New Roman"/>
          <w:sz w:val="24"/>
          <w:szCs w:val="24"/>
          <w:lang w:val="en-US" w:eastAsia="ja-JP"/>
        </w:rPr>
        <w:t>However, studies using machine learning have produced OR</w:t>
      </w:r>
      <w:r w:rsidR="00E10B5A" w:rsidRPr="00A22141">
        <w:rPr>
          <w:rFonts w:ascii="Times New Roman" w:eastAsia="Yu Mincho" w:hAnsi="Times New Roman" w:cs="Times New Roman"/>
          <w:sz w:val="24"/>
          <w:szCs w:val="24"/>
          <w:lang w:val="en-US" w:eastAsia="ja-JP"/>
        </w:rPr>
        <w:t>s</w:t>
      </w:r>
      <w:r w:rsidR="00433BB2" w:rsidRPr="00A22141">
        <w:rPr>
          <w:rFonts w:ascii="Times New Roman" w:eastAsia="Yu Mincho" w:hAnsi="Times New Roman" w:cs="Times New Roman"/>
          <w:sz w:val="24"/>
          <w:szCs w:val="24"/>
          <w:lang w:val="en-US" w:eastAsia="ja-JP"/>
        </w:rPr>
        <w:t xml:space="preserve"> of 20-30 for suicide attempts </w:t>
      </w:r>
      <w:r w:rsidR="00E10B5A"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53Tn6CkJ","properties":{"formattedCitation":"\\super 27\\nosupersub{}","plainCitation":"27","noteIndex":0},"citationItems":[{"id":527,"uris":["http://zotero.org/users/local/BG4Duk50/items/Y5KZKKJ4"],"uri":["http://zotero.org/users/local/BG4Duk50/items/Y5KZKKJ4"],"itemData":{"id":527,"type":"article-journal","container-title":"American Journal of Psychiatry","DOI":"10.1176/appi.ajp.2018.17101167","ISSN":"0002-953X, 1535-7228","issue":"10","journalAbbreviation":"AJP","language":"en","page":"951-960","source":"DOI.org (Crossref)","title":"Predicting Suicide Attempts and Suicide Deaths Following Outpatient Visits Using Electronic Health Records","volume":"175","author":[{"family":"Simon","given":"Gregory E."},{"family":"Johnson","given":"Eric"},{"family":"Lawrence","given":"Jean M."},{"family":"Rossom","given":"Rebecca C."},{"family":"Ahmedani","given":"Brian"},{"family":"Lynch","given":"Frances L."},{"family":"Beck","given":"Arne"},{"family":"Waitzfelder","given":"Beth"},{"family":"Ziebell","given":"Rebecca"},{"family":"Penfold","given":"Robert B."},{"family":"Shortreed","given":"Susan M."}],"issued":{"date-parts":[["2018",10]]}}}],"schema":"https://github.com/citation-style-language/schema/raw/master/csl-citation.json"} </w:instrText>
      </w:r>
      <w:r w:rsidR="00E10B5A"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27</w:t>
      </w:r>
      <w:r w:rsidR="00E10B5A" w:rsidRPr="00A22141">
        <w:rPr>
          <w:rFonts w:ascii="Times New Roman" w:eastAsia="Yu Mincho" w:hAnsi="Times New Roman" w:cs="Times New Roman"/>
          <w:sz w:val="24"/>
          <w:szCs w:val="24"/>
          <w:lang w:val="en-US" w:eastAsia="ja-JP"/>
        </w:rPr>
        <w:fldChar w:fldCharType="end"/>
      </w:r>
      <w:r w:rsidR="00433BB2" w:rsidRPr="00A22141">
        <w:rPr>
          <w:rFonts w:ascii="Times New Roman" w:eastAsia="Yu Mincho" w:hAnsi="Times New Roman" w:cs="Times New Roman"/>
          <w:sz w:val="24"/>
          <w:szCs w:val="24"/>
          <w:lang w:val="en-US" w:eastAsia="ja-JP"/>
        </w:rPr>
        <w:t>and have been argued to be of low clinical relevance.</w:t>
      </w:r>
      <w:r w:rsidR="00E10B5A"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Hygi5BAM","properties":{"formattedCitation":"\\super 28\\nosupersub{}","plainCitation":"28","noteIndex":0},"citationItems":[{"id":526,"uris":["http://zotero.org/users/local/BG4Duk50/items/6YQ32HJF"],"uri":["http://zotero.org/users/local/BG4Duk50/items/6YQ32HJF"],"itemData":{"id":526,"type":"article-journal","container-title":"JAMA Psychiatry","DOI":"10.1001/jamapsychiatry.2019.0174","ISSN":"2168-622X","issue":"6","journalAbbreviation":"JAMA Psychiatry","language":"en","page":"642","source":"DOI.org (Crossref)","title":"Prediction Models for Suicide Attempts and Deaths: A Systematic Review and Simulation","title-short":"Prediction Models for Suicide Attempts and Deaths","volume":"76","author":[{"family":"Belsher","given":"Bradley E."},{"family":"Smolenski","given":"Derek J."},{"family":"Pruitt","given":"Larry D."},{"family":"Bush","given":"Nigel E."},{"family":"Beech","given":"Erin H."},{"family":"Workman","given":"Don E."},{"family":"Morgan","given":"Rebecca L."},{"family":"Evatt","given":"Daniel P."},{"family":"Tucker","given":"Jennifer"},{"family":"Skopp","given":"Nancy A."}],"issued":{"date-parts":[["2019",6,1]]}}}],"schema":"https://github.com/citation-style-language/schema/raw/master/csl-citation.json"} </w:instrText>
      </w:r>
      <w:r w:rsidR="00E10B5A"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28</w:t>
      </w:r>
      <w:r w:rsidR="00E10B5A" w:rsidRPr="00A22141">
        <w:rPr>
          <w:rFonts w:ascii="Times New Roman" w:eastAsia="Yu Mincho" w:hAnsi="Times New Roman" w:cs="Times New Roman"/>
          <w:sz w:val="24"/>
          <w:szCs w:val="24"/>
          <w:lang w:val="en-US" w:eastAsia="ja-JP"/>
        </w:rPr>
        <w:fldChar w:fldCharType="end"/>
      </w:r>
      <w:r w:rsidR="00433BB2" w:rsidRPr="00A22141">
        <w:rPr>
          <w:rFonts w:ascii="Times New Roman" w:eastAsia="Yu Mincho" w:hAnsi="Times New Roman" w:cs="Times New Roman"/>
          <w:sz w:val="24"/>
          <w:szCs w:val="24"/>
          <w:lang w:val="en-US" w:eastAsia="ja-JP"/>
        </w:rPr>
        <w:t xml:space="preserve"> Such low </w:t>
      </w:r>
      <w:r w:rsidR="00E10B5A" w:rsidRPr="00A22141">
        <w:rPr>
          <w:rFonts w:ascii="Times New Roman" w:eastAsia="Yu Mincho" w:hAnsi="Times New Roman" w:cs="Times New Roman"/>
          <w:sz w:val="24"/>
          <w:szCs w:val="24"/>
          <w:lang w:val="en-US" w:eastAsia="ja-JP"/>
        </w:rPr>
        <w:t>ORs</w:t>
      </w:r>
      <w:r w:rsidR="00433BB2" w:rsidRPr="00A22141">
        <w:rPr>
          <w:rFonts w:ascii="Times New Roman" w:eastAsia="Yu Mincho" w:hAnsi="Times New Roman" w:cs="Times New Roman"/>
          <w:sz w:val="24"/>
          <w:szCs w:val="24"/>
          <w:lang w:val="en-US" w:eastAsia="ja-JP"/>
        </w:rPr>
        <w:t xml:space="preserve"> are likely of low clinical relevance because it means that the majority of people with violence victimization have not attempted suicide (and will </w:t>
      </w:r>
      <w:r w:rsidR="00433BB2" w:rsidRPr="00A22141">
        <w:rPr>
          <w:rFonts w:ascii="Times New Roman" w:eastAsia="Yu Mincho" w:hAnsi="Times New Roman" w:cs="Times New Roman"/>
          <w:sz w:val="24"/>
          <w:szCs w:val="24"/>
          <w:lang w:val="en-US" w:eastAsia="ja-JP"/>
        </w:rPr>
        <w:lastRenderedPageBreak/>
        <w:t>not) and many of the people that did attempt suicide (or will go on to) did not experience violence victimization.</w:t>
      </w:r>
    </w:p>
    <w:bookmarkEnd w:id="6"/>
    <w:bookmarkEnd w:id="7"/>
    <w:p w14:paraId="72461E0E"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06FBEB23" w14:textId="3F521DC6"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Several plausible mechanisms may explain the relationship between physical attacks (i.e.</w:t>
      </w:r>
      <w:r w:rsidR="00A00942" w:rsidRPr="00A22141">
        <w:rPr>
          <w:rFonts w:ascii="Times New Roman" w:eastAsia="Yu Mincho" w:hAnsi="Times New Roman" w:cs="Times New Roman"/>
          <w:sz w:val="24"/>
          <w:szCs w:val="24"/>
          <w:lang w:val="en-US" w:eastAsia="ja-JP"/>
        </w:rPr>
        <w:t>,</w:t>
      </w:r>
      <w:r w:rsidRPr="00A22141">
        <w:rPr>
          <w:rFonts w:ascii="Times New Roman" w:eastAsia="Yu Mincho" w:hAnsi="Times New Roman" w:cs="Times New Roman"/>
          <w:sz w:val="24"/>
          <w:szCs w:val="24"/>
          <w:lang w:val="en-US" w:eastAsia="ja-JP"/>
        </w:rPr>
        <w:t xml:space="preserve"> victimization) and suicide attempts among adolescents. First, exposure to violence (victimization or witnessing violence) has been found to be associated with poor overall mental health,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FjdKRvHj","properties":{"formattedCitation":"\\super 9\\nosupersub{}","plainCitation":"9","noteIndex":0},"citationItems":[{"id":366,"uris":["http://zotero.org/users/local/BG4Duk50/items/7X9KP4AW"],"uri":["http://zotero.org/users/local/BG4Duk50/items/7X9KP4AW"],"itemData":{"id":366,"type":"article-journal","abstract":"Background: Material and social environmental stressors affect mental health in adolescence. Protective factors such as social support from family and friends may help to buffer the effects of adversity.\nAims: The association of violence exposure and emotional disorders was examined in Cape Town adolescents.\nMethod: A total of 1034 Grade 8 high school students participated from seven government co-educational schools in Cape Town, South Africa. Exposure to violence in the past 12 months and post-traumatic stress disorder (PTSD) symptoms were measured by the Harvard Trauma Questionnaire, depressive and anxiety symptoms by the Short Moods and Feelings Questionnaire and the Self-Rating Anxiety Scale.\nResults: Exposure to violence was associated with high scores on depressive (odds ratio (OR)=6.23, 95% CI 4.2-9.2), anxiety (OR=5.40, 95% CI 2.4-12.4) and PTSD symptoms (OR=8.93, 95% CI 2.9-27.2) and increased risk of self-harm (OR=5.72, 95% CI 1.2-25.9) adjusting for gender and social support.\nConclusions: We found that high exposure to violence was associated with high levels of emotional disorders in adolescents that was not buffered by social support. There is an urgent need for interventions to reduce exposure to violence in young people in this setting.\nDeclaration of interest: None.\nCopyright and usage: © The Royal College of Psychiatrists 2017. This is an open access article distributed under the terms of the Creative Commons Non-Commercial, No Derivatives (CC BY-NC-ND) license.","container-title":"BJPsych open","DOI":"10.1192/bjpo.bp.117.004861","ISSN":"2056-4724","issue":"5","journalAbbreviation":"BJPsych Open","language":"eng","note":"PMID: 29093828\nPMCID: PMC5643877","page":"257-264","source":"PubMed","title":"Exposure to violence and mental health of adolescents: South African Health and Well-being Study","title-short":"Exposure to violence and mental health of adolescents","volume":"3","author":[{"family":"Stansfeld","given":"Stephen A."},{"family":"Rothon","given":"Catherine"},{"family":"Das-Munshi","given":"Jayati"},{"family":"Mathews","given":"Cathy"},{"family":"Adams","given":"Arlene"},{"family":"Clark","given":"Charlotte"},{"family":"Lund","given":"Crick"}],"issued":{"date-parts":[["2017",9]]}}}],"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9</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which in turn has been shown to be associated with suicidal behavior. </w:t>
      </w:r>
      <w:r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clo6uc9w","properties":{"formattedCitation":"\\super 29\\nosupersub{}","plainCitation":"29","noteIndex":0},"citationItems":[{"id":379,"uris":["http://zotero.org/users/local/BG4Duk50/items/MAWPZ27B"],"uri":["http://zotero.org/users/local/BG4Duk50/items/MAWPZ27B"],"itemData":{"id":379,"type":"article-journal","container-title":"Educational Research","DOI":"10.1080/00131880110107351","ISSN":"0013-1881, 1469-5847","issue":"1","journalAbbreviation":"Educational Research","language":"en","page":"55-67","source":"DOI.org (Crossref)","title":"Bullying, depressive symptoms and suicidal thoughts","volume":"44","author":[{"family":"Roland","given":"Erling"}],"issued":{"date-parts":[["2002",1]]}}}],"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29</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Although we had adjusted for anxiety-induced sleep problems, this might not have captured the entire spectrum of mental disorders. Second, victimization has also been shown to be associated with lower levels of self-efficacy </w:t>
      </w:r>
      <w:r w:rsidRPr="00A22141">
        <w:rPr>
          <w:rFonts w:ascii="Times New Roman" w:eastAsia="Yu Mincho" w:hAnsi="Times New Roman" w:cs="Times New Roman"/>
          <w:sz w:val="24"/>
          <w:szCs w:val="24"/>
          <w:lang w:val="en-US" w:eastAsia="ja-JP"/>
        </w:rPr>
        <w:fldChar w:fldCharType="begin"/>
      </w:r>
      <w:r w:rsidR="00E47D4B" w:rsidRPr="00A22141">
        <w:rPr>
          <w:rFonts w:ascii="Times New Roman" w:eastAsia="Yu Mincho" w:hAnsi="Times New Roman" w:cs="Times New Roman"/>
          <w:sz w:val="24"/>
          <w:szCs w:val="24"/>
          <w:lang w:val="en-US" w:eastAsia="ja-JP"/>
        </w:rPr>
        <w:instrText xml:space="preserve"> ADDIN ZOTERO_ITEM CSL_CITATION {"citationID":"VOo50zIh","properties":{"formattedCitation":"\\super 10\\nosupersub{}","plainCitation":"10","noteIndex":0},"citationItems":[{"id":369,"uris":["http://zotero.org/users/local/BG4Duk50/items/MZDU72FS"],"uri":["http://zotero.org/users/local/BG4Duk50/items/MZDU72FS"],"itemData":{"id":369,"type":"article-journal","abstract":"Self-efficacy is assumed to promote posttraumatic adaption, and several cross-sectional studies support this notion. However, there is a lack of prospective longitudinal studies to further illuminate the temporal relationship between self-efficacy and posttraumatic stress symptoms. Thus, an important unresolved research question is whether posttraumatic stress disorder (PTSD) symptoms affect the level of self-efficacy or vice versa or whether they mutually influence each other. The present prospective longitudinal study investigated the reciprocal relationship between general self-efficacy (GSE) and posttraumatic stress symptoms in 143 physical assault victims. We used an autoregressive cross-lagged model across four assessment waves: within 4 months after the assault (T1) and then 3 months (T2), 12 months (T3) and 8 years (T4) after the first assessment. Stress symptoms at T1 and T2 predicted subsequent self-efficacy, while self-efficacy at T1 and T2 was not related to subsequent stress symptoms. These relationships were reversed after T3; higher levels of self-efficacy at T3 predicted lower levels of posttraumatic stress symptoms at T4, while posttraumatic tress symptoms at T3 did not predict self-efficacy at T4. In conclusion, posttraumatic stress symptoms may have a deteriorating effect on self-efficacy in the early phase after physical assault, whereas self-efficacy may promote recovery from posttraumatic stress symptoms over the long term.","container-title":"Frontiers in Psychology","DOI":"10.3389/fpsyg.2017.00913","ISSN":"1664-1078","journalAbbreviation":"Front Psychol","language":"eng","note":"PMID: 28620334\nPMCID: PMC5452477","page":"913","source":"PubMed","title":"Longitudinal Relationship between Self-efficacy and Posttraumatic Stress Symptoms 8 Years after a Violent Assault: An Autoregressive Cross-Lagged Model","title-short":"Longitudinal Relationship between Self-efficacy and Posttraumatic Stress Symptoms 8 Years after a Violent Assault","volume":"8","author":[{"family":"Nygaard","given":"Egil"},{"family":"Johansen","given":"Venke A."},{"family":"Siqveland","given":"Johan"},{"family":"Hussain","given":"Ajmal"},{"family":"Heir","given":"Trond"}],"issued":{"date-parts":[["2017"]]}}}],"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47D4B" w:rsidRPr="00A22141">
        <w:rPr>
          <w:rFonts w:ascii="Times New Roman" w:hAnsi="Times New Roman" w:cs="Times New Roman"/>
          <w:sz w:val="24"/>
          <w:szCs w:val="24"/>
          <w:vertAlign w:val="superscript"/>
        </w:rPr>
        <w:t>10</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and lower levels of emotional self-efficacy have been found to be associated with suicidal behavior. </w:t>
      </w:r>
      <w:r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ewsVxOSm","properties":{"formattedCitation":"\\super 30\\nosupersub{}","plainCitation":"30","noteIndex":0},"citationItems":[{"id":383,"uris":["http://zotero.org/users/local/BG4Duk50/items/6F8ZZCGG"],"uri":["http://zotero.org/users/local/BG4Duk50/items/6F8ZZCGG"],"itemData":{"id":383,"type":"article-journal","container-title":"Journal of Child and Family Studies","DOI":"10.1007/s10826-013-9829-8","ISSN":"1062-1024, 1573-2843","issue":"2","journalAbbreviation":"J Child Fam Stud","language":"en","page":"237-248","source":"DOI.org (Crossref)","title":"Association Between Adolescent Suicide Ideation, Suicide Attempts and Emotional Self-Efficacy","volume":"24","author":[{"family":"Valois","given":"Robert F."},{"family":"Zullig","given":"Keith J."},{"family":"Hunter","given":"Amy A."}],"issued":{"date-parts":[["2015",2]]}}}],"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30</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Next, one study found that individuals reporting increased victimization over time during adolescence also reported higher perceived stress levels in emerging adulthood and concluded that violence exposure may disrupt normative adaptation to daily stressors in emerging adulthood. </w:t>
      </w:r>
      <w:r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azyHKOQJ","properties":{"formattedCitation":"\\super 31\\nosupersub{}","plainCitation":"31","noteIndex":0},"citationItems":[{"id":384,"uris":["http://zotero.org/users/local/BG4Duk50/items/FNGAKGQC"],"uri":["http://zotero.org/users/local/BG4Duk50/items/FNGAKGQC"],"itemData":{"id":384,"type":"article-journal","abstract":"Early exposure to violence during adolescence is related to negative psycho-social outcomes later in life. In the present study, we examined the influence of cumulative exposure to violence during adolescence and trajectories of perceived stress in emerging adulthood in a sample of at-risk urban youth (N = 850; 80.1% African American; 50% female). Growth curve modeling indicated an overall decrease in reported stress as individuals aged. Baseline levels of violence exposure (Mage = 14.9) were associated with higher perceived stress levels in emerging adulthood (Mage = 20.1), but also slightly more negative perceived stress slopes from adolescence into emerging adulthood (Mage = 15.9-22.1). Individuals reporting increased violence exposure over time during adolescence also reported higher perceived stress levels in emerging adulthood (Mage = 20.1). Associations held after controlling for demographics and baseline functioning variables. The results suggest that violence exposure may disrupt normative adaptation to daily stressors in emerging adulthood.","container-title":"Journal of Applied Developmental Psychology","DOI":"10.1016/j.appdev.2017.01.005","ISSN":"0193-3973","journalAbbreviation":"J Appl Dev Psychol","language":"eng","note":"PMID: 28966425\nPMCID: PMC5613758","page":"31-38","source":"PubMed","title":"Exposure to Violence during Adolescence as a Predictor of Perceived Stress Trajectories in Emerging Adulthood","volume":"49","author":[{"family":"Heinze","given":"Justin E."},{"family":"Stoddard","given":"Sarah A."},{"family":"Aiyer","given":"Sophie M."},{"family":"Eisman","given":"Andria B."},{"family":"Zimmerman","given":"Marc A."}],"issued":{"date-parts":[["2017",4]]}}}],"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31</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Moreover, higher levels of perceived stress have been found to be associated with suicidal behavior. </w:t>
      </w:r>
      <w:r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Qfy53tSc","properties":{"formattedCitation":"\\super 32\\nosupersub{}","plainCitation":"32","noteIndex":0},"citationItems":[{"id":387,"uris":["http://zotero.org/users/local/BG4Duk50/items/AW6EGBK9"],"uri":["http://zotero.org/users/local/BG4Duk50/items/AW6EGBK9"],"itemData":{"id":387,"type":"article-journal","abstract":"INTRODUCTION: The subject of chronic stress and ways of dealing with it are very broad. The aim of this study was to analyze stress and anxiety and their influence on suicidal thinking among medical students.\nMATERIALS AND METHODS: The study was conducted in the years 2014 to 2015 in Poland, at the Medical University-Nicolaus Copernicus University, Collegium Medicum. The objective of this study was to assess chronic stress and suicidal thinking among students and how students cope with this huge problem. Descriptive statistics and chi-square analyses were conducted to detect differences.\nRESULTS: Analyses showed that students' life is full of stressors. Students toward the end of their education cope better with stress than students starting their university studies. Chronic stress has a strong impact on mental health and suicidal thinking among students.\nCONCLUSIONS: The results of the study confirmed that chronic stress and anxiety have a negative influence on mental health and also confirm a relation to suicidal thinking in medical students. Students cope with stress by listening to music, talking to relatives or people close to them, resting or engaging in sports, with cycling, running and swimming being the most common methods used to affect suicidal thinking.","container-title":"International Journal of Environmental Research and Public Health","DOI":"10.3390/ijerph13020212","ISSN":"1660-4601","issue":"2","journalAbbreviation":"Int J Environ Res Public Health","language":"eng","note":"PMID: 26891311\nPMCID: PMC4772232","page":"212","source":"PubMed","title":"Chronic Stress and Suicidal Thinking Among Medical Students","volume":"13","author":[{"family":"Rosiek","given":"Anna"},{"family":"Rosiek-Kryszewska","given":"Aleksandra"},{"family":"Leksowski","given":"Łukasz"},{"family":"Leksowski","given":"Krzysztof"}],"issued":{"date-parts":[["2016",2,15]]}}}],"schema":"https://github.com/citation-style-language/schema/raw/master/csl-citation.json"} </w:instrText>
      </w:r>
      <w:r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32</w:t>
      </w:r>
      <w:r w:rsidRPr="00A22141">
        <w:rPr>
          <w:rFonts w:ascii="Times New Roman" w:eastAsia="Yu Mincho" w:hAnsi="Times New Roman" w:cs="Times New Roman"/>
          <w:sz w:val="24"/>
          <w:szCs w:val="24"/>
          <w:lang w:val="en-US" w:eastAsia="ja-JP"/>
        </w:rPr>
        <w:fldChar w:fldCharType="end"/>
      </w:r>
      <w:r w:rsidRPr="00A22141">
        <w:rPr>
          <w:rFonts w:ascii="Times New Roman" w:eastAsia="Yu Mincho" w:hAnsi="Times New Roman" w:cs="Times New Roman"/>
          <w:sz w:val="24"/>
          <w:szCs w:val="24"/>
          <w:lang w:val="en-US" w:eastAsia="ja-JP"/>
        </w:rPr>
        <w:t xml:space="preserve"> The relationship between </w:t>
      </w:r>
      <w:r w:rsidR="00B5093D" w:rsidRPr="00A22141">
        <w:rPr>
          <w:rFonts w:ascii="Times New Roman" w:eastAsia="Yu Mincho" w:hAnsi="Times New Roman" w:cs="Times New Roman"/>
          <w:sz w:val="24"/>
          <w:szCs w:val="24"/>
          <w:lang w:val="en-US" w:eastAsia="ja-JP"/>
        </w:rPr>
        <w:t xml:space="preserve">violence victimization </w:t>
      </w:r>
      <w:r w:rsidRPr="00A22141">
        <w:rPr>
          <w:rFonts w:ascii="Times New Roman" w:eastAsia="Yu Mincho" w:hAnsi="Times New Roman" w:cs="Times New Roman"/>
          <w:sz w:val="24"/>
          <w:szCs w:val="24"/>
          <w:lang w:val="en-US" w:eastAsia="ja-JP"/>
        </w:rPr>
        <w:t xml:space="preserve">and suicide attempts observed in the present study is likely owing to a combination of all the discussed pathways. </w:t>
      </w:r>
    </w:p>
    <w:p w14:paraId="09784E7F"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67681B20" w14:textId="69727F08" w:rsidR="00A05F41" w:rsidRPr="00A22141" w:rsidRDefault="00A05F41" w:rsidP="00A05F41">
      <w:pPr>
        <w:spacing w:after="0" w:line="480" w:lineRule="auto"/>
        <w:rPr>
          <w:rFonts w:ascii="Times New Roman" w:eastAsia="Yu Mincho" w:hAnsi="Times New Roman" w:cs="Times New Roman"/>
          <w:sz w:val="24"/>
          <w:szCs w:val="24"/>
          <w:lang w:val="en-US" w:eastAsia="ja-JP"/>
        </w:rPr>
      </w:pPr>
      <w:r w:rsidRPr="00A22141">
        <w:rPr>
          <w:rFonts w:ascii="Times New Roman" w:eastAsia="Yu Mincho" w:hAnsi="Times New Roman" w:cs="Times New Roman"/>
          <w:sz w:val="24"/>
          <w:szCs w:val="24"/>
          <w:lang w:val="en-US" w:eastAsia="ja-JP"/>
        </w:rPr>
        <w:t xml:space="preserve">The large representative sample across multiple LMICs and regions are clear strengths of this study. However, findings from this study must be interpreted in light of its limitations. </w:t>
      </w:r>
      <w:bookmarkStart w:id="8" w:name="_Hlk46736076"/>
      <w:r w:rsidRPr="00A22141">
        <w:rPr>
          <w:rFonts w:ascii="Times New Roman" w:eastAsia="Yu Mincho" w:hAnsi="Times New Roman" w:cs="Times New Roman"/>
          <w:sz w:val="24"/>
          <w:szCs w:val="24"/>
          <w:lang w:val="en-US" w:eastAsia="ja-JP"/>
        </w:rPr>
        <w:t xml:space="preserve">First, </w:t>
      </w:r>
      <w:bookmarkStart w:id="9" w:name="_Hlk39564274"/>
      <w:r w:rsidRPr="00A22141">
        <w:rPr>
          <w:rFonts w:ascii="Times New Roman" w:eastAsia="Yu Mincho" w:hAnsi="Times New Roman" w:cs="Times New Roman"/>
          <w:sz w:val="24"/>
          <w:szCs w:val="24"/>
          <w:lang w:val="en-US" w:eastAsia="ja-JP"/>
        </w:rPr>
        <w:t xml:space="preserve">the study is of a cross-sectional nature and it is not known whether exposure to violence precedes suicide attempts or whether suicide attempts precede exposure to violence. </w:t>
      </w:r>
      <w:bookmarkEnd w:id="9"/>
      <w:r w:rsidR="002A459A" w:rsidRPr="00A22141">
        <w:rPr>
          <w:rFonts w:ascii="Times New Roman" w:eastAsia="Yu Mincho" w:hAnsi="Times New Roman" w:cs="Times New Roman"/>
          <w:sz w:val="24"/>
          <w:szCs w:val="24"/>
          <w:lang w:val="en-US" w:eastAsia="ja-JP"/>
        </w:rPr>
        <w:t xml:space="preserve">For example, those who have attempted suicide are </w:t>
      </w:r>
      <w:r w:rsidR="00F5253F" w:rsidRPr="00A22141">
        <w:rPr>
          <w:rFonts w:ascii="Times New Roman" w:eastAsia="Yu Mincho" w:hAnsi="Times New Roman" w:cs="Times New Roman"/>
          <w:sz w:val="24"/>
          <w:szCs w:val="24"/>
          <w:lang w:val="en-US" w:eastAsia="ja-JP"/>
        </w:rPr>
        <w:t>at an increased risk of developing depression</w:t>
      </w:r>
      <w:r w:rsidR="0019755D" w:rsidRPr="00A22141">
        <w:rPr>
          <w:rFonts w:ascii="Times New Roman" w:eastAsia="Yu Mincho" w:hAnsi="Times New Roman" w:cs="Times New Roman"/>
          <w:sz w:val="24"/>
          <w:szCs w:val="24"/>
          <w:lang w:val="en-US" w:eastAsia="ja-JP"/>
        </w:rPr>
        <w:t xml:space="preserve"> </w:t>
      </w:r>
      <w:r w:rsidR="0019755D"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QZVj10vI","properties":{"formattedCitation":"\\super 33\\nosupersub{}","plainCitation":"33","noteIndex":0},"citationItems":[{"id":524,"uris":["http://zotero.org/users/local/BG4Duk50/items/V7W42PYM"],"uri":["http://zotero.org/users/local/BG4Duk50/items/V7W42PYM"],"itemData":{"id":524,"type":"article-journal","container-title":"Psychological Medicine","DOI":"10.1017/S0033291704004167","ISSN":"0033-2917, 1469-8978","issue":"7","journalAbbreviation":"Psychol. Med.","language":"en","page":"983-993","source":"DOI.org (Crossref)","title":"Suicidal behaviour in adolescence and subsequent mental health outcomes in young adulthood","volume":"35","author":[{"family":"Fergusson","given":"David M."},{"family":"Horwood","given":"L. John"},{"family":"Ridder","given":"Elizabeth M."},{"family":"Beautrais","given":"Annette L."}],"issued":{"date-parts":[["2005",1,6]]}}}],"schema":"https://github.com/citation-style-language/schema/raw/master/csl-citation.json"} </w:instrText>
      </w:r>
      <w:r w:rsidR="0019755D"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33</w:t>
      </w:r>
      <w:r w:rsidR="0019755D" w:rsidRPr="00A22141">
        <w:rPr>
          <w:rFonts w:ascii="Times New Roman" w:eastAsia="Yu Mincho" w:hAnsi="Times New Roman" w:cs="Times New Roman"/>
          <w:sz w:val="24"/>
          <w:szCs w:val="24"/>
          <w:lang w:val="en-US" w:eastAsia="ja-JP"/>
        </w:rPr>
        <w:fldChar w:fldCharType="end"/>
      </w:r>
      <w:r w:rsidR="00F5253F" w:rsidRPr="00A22141">
        <w:rPr>
          <w:rFonts w:ascii="Times New Roman" w:eastAsia="Yu Mincho" w:hAnsi="Times New Roman" w:cs="Times New Roman"/>
          <w:sz w:val="24"/>
          <w:szCs w:val="24"/>
          <w:lang w:val="en-US" w:eastAsia="ja-JP"/>
        </w:rPr>
        <w:t xml:space="preserve"> and depression is associated with victimization</w:t>
      </w:r>
      <w:r w:rsidR="0019755D" w:rsidRPr="00A22141">
        <w:rPr>
          <w:rFonts w:ascii="Times New Roman" w:eastAsia="Yu Mincho" w:hAnsi="Times New Roman" w:cs="Times New Roman"/>
          <w:sz w:val="24"/>
          <w:szCs w:val="24"/>
          <w:lang w:val="en-US" w:eastAsia="ja-JP"/>
        </w:rPr>
        <w:t xml:space="preserve"> </w:t>
      </w:r>
      <w:r w:rsidR="0019755D" w:rsidRPr="00A22141">
        <w:rPr>
          <w:rFonts w:ascii="Times New Roman" w:eastAsia="Yu Mincho" w:hAnsi="Times New Roman" w:cs="Times New Roman"/>
          <w:sz w:val="24"/>
          <w:szCs w:val="24"/>
          <w:lang w:val="en-US" w:eastAsia="ja-JP"/>
        </w:rPr>
        <w:fldChar w:fldCharType="begin"/>
      </w:r>
      <w:r w:rsidR="00E10B5A" w:rsidRPr="00A22141">
        <w:rPr>
          <w:rFonts w:ascii="Times New Roman" w:eastAsia="Yu Mincho" w:hAnsi="Times New Roman" w:cs="Times New Roman"/>
          <w:sz w:val="24"/>
          <w:szCs w:val="24"/>
          <w:lang w:val="en-US" w:eastAsia="ja-JP"/>
        </w:rPr>
        <w:instrText xml:space="preserve"> ADDIN ZOTERO_ITEM CSL_CITATION {"citationID":"VSgHHdO6","properties":{"formattedCitation":"\\super 34\\nosupersub{}","plainCitation":"34","noteIndex":0},"citationItems":[{"id":525,"uris":["http://zotero.org/users/local/BG4Duk50/items/P3TMA59T"],"uri":["http://zotero.org/users/local/BG4Duk50/items/P3TMA59T"],"itemData":{"id":525,"type":"article-journal","container-title":"Crime and Delinquency","issue":"5","page":"785-806","title":"The Criminal Victimization–Depression Sequela: Examining the Effects of Violent Victimization on Depression With a Longitudinal Propensity Score Design","volume":"60","author":[{"literal":"Andy Hochstetler, Matt DeLisi, Gloria Jones-Johnson, W, Roy Johnson"}],"issued":{"date-parts":[["2010"]]}}}],"schema":"https://github.com/citation-style-language/schema/raw/master/csl-citation.json"} </w:instrText>
      </w:r>
      <w:r w:rsidR="0019755D" w:rsidRPr="00A22141">
        <w:rPr>
          <w:rFonts w:ascii="Times New Roman" w:eastAsia="Yu Mincho" w:hAnsi="Times New Roman" w:cs="Times New Roman"/>
          <w:sz w:val="24"/>
          <w:szCs w:val="24"/>
          <w:lang w:val="en-US" w:eastAsia="ja-JP"/>
        </w:rPr>
        <w:fldChar w:fldCharType="separate"/>
      </w:r>
      <w:r w:rsidR="00E10B5A" w:rsidRPr="00A22141">
        <w:rPr>
          <w:rFonts w:ascii="Times New Roman" w:hAnsi="Times New Roman" w:cs="Times New Roman"/>
          <w:sz w:val="24"/>
          <w:szCs w:val="24"/>
          <w:vertAlign w:val="superscript"/>
        </w:rPr>
        <w:t>34</w:t>
      </w:r>
      <w:r w:rsidR="0019755D" w:rsidRPr="00A22141">
        <w:rPr>
          <w:rFonts w:ascii="Times New Roman" w:eastAsia="Yu Mincho" w:hAnsi="Times New Roman" w:cs="Times New Roman"/>
          <w:sz w:val="24"/>
          <w:szCs w:val="24"/>
          <w:lang w:val="en-US" w:eastAsia="ja-JP"/>
        </w:rPr>
        <w:fldChar w:fldCharType="end"/>
      </w:r>
      <w:r w:rsidR="00F5253F" w:rsidRPr="00A22141">
        <w:rPr>
          <w:rFonts w:ascii="Times New Roman" w:eastAsia="Yu Mincho" w:hAnsi="Times New Roman" w:cs="Times New Roman"/>
          <w:sz w:val="24"/>
          <w:szCs w:val="24"/>
          <w:lang w:val="en-US" w:eastAsia="ja-JP"/>
        </w:rPr>
        <w:t xml:space="preserve">. </w:t>
      </w:r>
      <w:r w:rsidRPr="00A22141">
        <w:rPr>
          <w:rFonts w:ascii="Times New Roman" w:eastAsia="Yu Mincho" w:hAnsi="Times New Roman" w:cs="Times New Roman"/>
          <w:sz w:val="24"/>
          <w:szCs w:val="24"/>
          <w:lang w:val="en-US" w:eastAsia="ja-JP"/>
        </w:rPr>
        <w:t xml:space="preserve">Future studies of a longitudinal nature are required to shed light on the direction of the association. </w:t>
      </w:r>
      <w:bookmarkEnd w:id="8"/>
      <w:r w:rsidRPr="00A22141">
        <w:rPr>
          <w:rFonts w:ascii="Times New Roman" w:eastAsia="Yu Mincho" w:hAnsi="Times New Roman" w:cs="Times New Roman"/>
          <w:sz w:val="24"/>
          <w:szCs w:val="24"/>
          <w:lang w:val="en-US" w:eastAsia="ja-JP"/>
        </w:rPr>
        <w:t xml:space="preserve">Second, the study was based on </w:t>
      </w:r>
      <w:r w:rsidRPr="00A22141">
        <w:rPr>
          <w:rFonts w:ascii="Times New Roman" w:eastAsia="Yu Mincho" w:hAnsi="Times New Roman" w:cs="Times New Roman"/>
          <w:sz w:val="24"/>
          <w:szCs w:val="24"/>
          <w:lang w:val="en-US" w:eastAsia="ja-JP"/>
        </w:rPr>
        <w:lastRenderedPageBreak/>
        <w:t>adolescents attending school. Thus, the study results may not be generalizable to adolescents who do not attend school. In particular, the percentage of children attending school varies by country, and therefore, the present data may be more representative for some countries in comparison to others. Third, exposure to violence and suicide attempts were assessed using self-reported measures, and this may have introduced reporting biases (e.g., social desirability bias, recall bias).</w:t>
      </w:r>
      <w:r w:rsidR="00D0517F" w:rsidRPr="00A22141">
        <w:rPr>
          <w:rFonts w:ascii="Times New Roman" w:eastAsia="Yu Mincho" w:hAnsi="Times New Roman" w:cs="Times New Roman"/>
          <w:sz w:val="24"/>
          <w:szCs w:val="24"/>
          <w:lang w:val="en-US" w:eastAsia="ja-JP"/>
        </w:rPr>
        <w:t xml:space="preserve"> </w:t>
      </w:r>
      <w:bookmarkStart w:id="10" w:name="_Hlk48068012"/>
      <w:r w:rsidR="00D0517F" w:rsidRPr="00A22141">
        <w:rPr>
          <w:rFonts w:ascii="Times New Roman" w:eastAsia="Yu Mincho" w:hAnsi="Times New Roman" w:cs="Times New Roman"/>
          <w:sz w:val="24"/>
          <w:szCs w:val="24"/>
          <w:lang w:val="en-US" w:eastAsia="ja-JP"/>
        </w:rPr>
        <w:t xml:space="preserve">Finally, from the present analyses one cannot tell whether the results are due to the attempters' ideation or their attempts. To overcome this future work may wish to report the relationship between violence victimization and (1) ideation, (2) attempts, and (3) attempts among </w:t>
      </w:r>
      <w:proofErr w:type="spellStart"/>
      <w:r w:rsidR="00D0517F" w:rsidRPr="00A22141">
        <w:rPr>
          <w:rFonts w:ascii="Times New Roman" w:eastAsia="Yu Mincho" w:hAnsi="Times New Roman" w:cs="Times New Roman"/>
          <w:sz w:val="24"/>
          <w:szCs w:val="24"/>
          <w:lang w:val="en-US" w:eastAsia="ja-JP"/>
        </w:rPr>
        <w:t>ideators</w:t>
      </w:r>
      <w:proofErr w:type="spellEnd"/>
      <w:r w:rsidR="00D0517F" w:rsidRPr="00A22141">
        <w:rPr>
          <w:rFonts w:ascii="Times New Roman" w:eastAsia="Yu Mincho" w:hAnsi="Times New Roman" w:cs="Times New Roman"/>
          <w:sz w:val="24"/>
          <w:szCs w:val="24"/>
          <w:lang w:val="en-US" w:eastAsia="ja-JP"/>
        </w:rPr>
        <w:t xml:space="preserve">. </w:t>
      </w:r>
    </w:p>
    <w:bookmarkEnd w:id="10"/>
    <w:p w14:paraId="1FE59549" w14:textId="77777777" w:rsidR="00A05F41" w:rsidRPr="00A22141" w:rsidRDefault="00A05F41" w:rsidP="00A05F41">
      <w:pPr>
        <w:spacing w:after="0" w:line="480" w:lineRule="auto"/>
        <w:rPr>
          <w:rFonts w:ascii="Times New Roman" w:eastAsia="Yu Mincho" w:hAnsi="Times New Roman" w:cs="Times New Roman"/>
          <w:sz w:val="24"/>
          <w:szCs w:val="24"/>
          <w:lang w:val="en-US" w:eastAsia="ja-JP"/>
        </w:rPr>
      </w:pPr>
    </w:p>
    <w:p w14:paraId="459CD242" w14:textId="6701474D" w:rsidR="00A05F41" w:rsidRPr="00A05F41" w:rsidRDefault="00A05F41" w:rsidP="00A05F41">
      <w:pPr>
        <w:spacing w:after="0" w:line="480" w:lineRule="auto"/>
        <w:rPr>
          <w:rFonts w:ascii="Times New Roman" w:eastAsia="Yu Mincho" w:hAnsi="Times New Roman" w:cs="Times New Roman"/>
          <w:sz w:val="24"/>
          <w:szCs w:val="24"/>
          <w:lang w:val="en-US" w:eastAsia="ja-JP"/>
        </w:rPr>
      </w:pPr>
      <w:r w:rsidRPr="00A05F41">
        <w:rPr>
          <w:rFonts w:ascii="Times New Roman" w:eastAsia="Yu Mincho" w:hAnsi="Times New Roman" w:cs="Times New Roman"/>
          <w:sz w:val="24"/>
          <w:szCs w:val="24"/>
          <w:lang w:val="en-US" w:eastAsia="ja-JP"/>
        </w:rPr>
        <w:t>In conclusion, in this large sample of adolescent from multiple LMICs</w:t>
      </w:r>
      <w:r w:rsidR="004C1DD0">
        <w:rPr>
          <w:rFonts w:ascii="Times New Roman" w:eastAsia="Yu Mincho" w:hAnsi="Times New Roman" w:cs="Times New Roman"/>
          <w:sz w:val="24"/>
          <w:szCs w:val="24"/>
          <w:lang w:val="en-US" w:eastAsia="ja-JP"/>
        </w:rPr>
        <w:t xml:space="preserve">, </w:t>
      </w:r>
      <w:r w:rsidRPr="00A05F41">
        <w:rPr>
          <w:rFonts w:ascii="Times New Roman" w:eastAsia="Yu Mincho" w:hAnsi="Times New Roman" w:cs="Times New Roman"/>
          <w:sz w:val="24"/>
          <w:szCs w:val="24"/>
          <w:lang w:val="en-US" w:eastAsia="ja-JP"/>
        </w:rPr>
        <w:t xml:space="preserve">violence </w:t>
      </w:r>
      <w:r w:rsidR="004C1DD0">
        <w:rPr>
          <w:rFonts w:ascii="Times New Roman" w:eastAsia="Yu Mincho" w:hAnsi="Times New Roman" w:cs="Times New Roman"/>
          <w:sz w:val="24"/>
          <w:szCs w:val="24"/>
          <w:lang w:val="en-US" w:eastAsia="ja-JP"/>
        </w:rPr>
        <w:t xml:space="preserve">victimization </w:t>
      </w:r>
      <w:r w:rsidRPr="00A05F41">
        <w:rPr>
          <w:rFonts w:ascii="Times New Roman" w:eastAsia="Yu Mincho" w:hAnsi="Times New Roman" w:cs="Times New Roman"/>
          <w:sz w:val="24"/>
          <w:szCs w:val="24"/>
          <w:lang w:val="en-US" w:eastAsia="ja-JP"/>
        </w:rPr>
        <w:t>was associated with a significantly increased risk of suicide attempts. Future studies of longitudinal design are warranted to assess causality, and to assess whether addressing exposure to violence can positively impact on adolescent suicide rates.</w:t>
      </w:r>
    </w:p>
    <w:p w14:paraId="2C3B056B" w14:textId="77777777" w:rsidR="00A05F41" w:rsidRPr="00A05F41" w:rsidRDefault="00A05F41" w:rsidP="00A05F41">
      <w:pPr>
        <w:spacing w:after="0" w:line="480" w:lineRule="auto"/>
        <w:rPr>
          <w:rFonts w:ascii="Times New Roman" w:eastAsia="Yu Mincho" w:hAnsi="Times New Roman" w:cs="Times New Roman"/>
          <w:b/>
          <w:bCs/>
          <w:sz w:val="24"/>
          <w:szCs w:val="24"/>
          <w:lang w:val="en-US" w:eastAsia="ja-JP"/>
        </w:rPr>
      </w:pPr>
    </w:p>
    <w:p w14:paraId="6F4BB2BC" w14:textId="3719460A" w:rsidR="00A05F41" w:rsidRPr="00A05F41" w:rsidRDefault="00A05F41" w:rsidP="00A05F41">
      <w:pPr>
        <w:spacing w:after="0" w:line="480" w:lineRule="auto"/>
        <w:rPr>
          <w:rFonts w:ascii="Times New Roman" w:eastAsia="Yu Mincho" w:hAnsi="Times New Roman" w:cs="Times New Roman"/>
          <w:sz w:val="24"/>
          <w:szCs w:val="24"/>
          <w:lang w:val="en-US" w:eastAsia="ja-JP"/>
        </w:rPr>
      </w:pPr>
      <w:r w:rsidRPr="00A05F41">
        <w:rPr>
          <w:rFonts w:ascii="Times New Roman" w:eastAsia="Yu Mincho" w:hAnsi="Times New Roman" w:cs="Times New Roman"/>
          <w:b/>
          <w:bCs/>
          <w:sz w:val="24"/>
          <w:szCs w:val="24"/>
          <w:lang w:val="en-US" w:eastAsia="ja-JP"/>
        </w:rPr>
        <w:t xml:space="preserve">Data availability statement: </w:t>
      </w:r>
      <w:r w:rsidRPr="00A05F41">
        <w:rPr>
          <w:rFonts w:ascii="Times New Roman" w:eastAsia="Yu Mincho" w:hAnsi="Times New Roman" w:cs="Times New Roman"/>
          <w:sz w:val="24"/>
          <w:szCs w:val="24"/>
          <w:lang w:val="en-US" w:eastAsia="ja-JP"/>
        </w:rPr>
        <w:t xml:space="preserve">Data </w:t>
      </w:r>
      <w:r w:rsidR="006E08C0">
        <w:rPr>
          <w:rFonts w:ascii="Times New Roman" w:eastAsia="Yu Mincho" w:hAnsi="Times New Roman" w:cs="Times New Roman"/>
          <w:sz w:val="24"/>
          <w:szCs w:val="24"/>
          <w:lang w:val="en-US" w:eastAsia="ja-JP"/>
        </w:rPr>
        <w:t xml:space="preserve">used for this analysis is available via </w:t>
      </w:r>
      <w:r w:rsidR="006E08C0" w:rsidRPr="006E08C0">
        <w:rPr>
          <w:rFonts w:ascii="Times New Roman" w:eastAsia="Yu Mincho" w:hAnsi="Times New Roman" w:cs="Times New Roman"/>
          <w:sz w:val="24"/>
          <w:szCs w:val="24"/>
          <w:lang w:val="en-US" w:eastAsia="ja-JP"/>
        </w:rPr>
        <w:t>https://www.who.int/ncds/surveillance/gshs/datasets/en/</w:t>
      </w:r>
    </w:p>
    <w:p w14:paraId="4614C078" w14:textId="77777777" w:rsidR="00177DAE" w:rsidRDefault="00177DAE" w:rsidP="00A05F41">
      <w:pPr>
        <w:spacing w:after="0" w:line="480" w:lineRule="auto"/>
        <w:rPr>
          <w:rFonts w:ascii="Times New Roman" w:eastAsia="Yu Mincho" w:hAnsi="Times New Roman" w:cs="Times New Roman"/>
          <w:b/>
          <w:bCs/>
          <w:sz w:val="24"/>
          <w:szCs w:val="24"/>
          <w:lang w:val="en-US" w:eastAsia="ja-JP"/>
        </w:rPr>
      </w:pPr>
    </w:p>
    <w:p w14:paraId="2528A445" w14:textId="77777777" w:rsidR="00A05F41" w:rsidRPr="00A05F41" w:rsidRDefault="00A05F41" w:rsidP="00A05F41">
      <w:pPr>
        <w:spacing w:after="0" w:line="480" w:lineRule="auto"/>
        <w:rPr>
          <w:rFonts w:ascii="Times New Roman" w:eastAsia="Yu Mincho" w:hAnsi="Times New Roman" w:cs="Times New Roman"/>
          <w:sz w:val="24"/>
          <w:szCs w:val="24"/>
          <w:lang w:val="en-US" w:eastAsia="ja-JP"/>
        </w:rPr>
      </w:pPr>
      <w:r w:rsidRPr="00A05F41">
        <w:rPr>
          <w:rFonts w:ascii="Times New Roman" w:eastAsia="Yu Mincho" w:hAnsi="Times New Roman" w:cs="Times New Roman"/>
          <w:b/>
          <w:bCs/>
          <w:sz w:val="24"/>
          <w:szCs w:val="24"/>
          <w:lang w:val="en-US" w:eastAsia="ja-JP"/>
        </w:rPr>
        <w:t>Conflicts of Interest:</w:t>
      </w:r>
      <w:r w:rsidRPr="00A05F41">
        <w:rPr>
          <w:rFonts w:ascii="Times New Roman" w:eastAsia="Yu Mincho" w:hAnsi="Times New Roman" w:cs="Times New Roman"/>
          <w:sz w:val="24"/>
          <w:szCs w:val="24"/>
          <w:lang w:val="en-US" w:eastAsia="ja-JP"/>
        </w:rPr>
        <w:t xml:space="preserve"> None declared</w:t>
      </w:r>
    </w:p>
    <w:p w14:paraId="3039E6EB" w14:textId="7B6D1F60" w:rsidR="003D4F8B" w:rsidRDefault="003D4F8B">
      <w:pPr>
        <w:rPr>
          <w:rFonts w:ascii="Times New Roman" w:eastAsia="Yu Mincho" w:hAnsi="Times New Roman" w:cs="Times New Roman"/>
          <w:b/>
          <w:bCs/>
          <w:sz w:val="24"/>
          <w:szCs w:val="24"/>
          <w:lang w:val="en-US" w:eastAsia="ja-JP"/>
        </w:rPr>
      </w:pPr>
      <w:r>
        <w:rPr>
          <w:rFonts w:ascii="Times New Roman" w:eastAsia="Yu Mincho" w:hAnsi="Times New Roman" w:cs="Times New Roman"/>
          <w:b/>
          <w:bCs/>
          <w:sz w:val="24"/>
          <w:szCs w:val="24"/>
          <w:lang w:val="en-US" w:eastAsia="ja-JP"/>
        </w:rPr>
        <w:br w:type="page"/>
      </w:r>
    </w:p>
    <w:p w14:paraId="385C8A88" w14:textId="77777777" w:rsidR="00A05F41" w:rsidRPr="00A05F41" w:rsidRDefault="00A05F41" w:rsidP="003D4F8B">
      <w:pPr>
        <w:pStyle w:val="Heading1"/>
        <w:rPr>
          <w:lang w:val="en-US" w:eastAsia="ja-JP"/>
        </w:rPr>
      </w:pPr>
      <w:r w:rsidRPr="00A05F41">
        <w:rPr>
          <w:lang w:val="en-US" w:eastAsia="ja-JP"/>
        </w:rPr>
        <w:lastRenderedPageBreak/>
        <w:t>REFERENCES</w:t>
      </w:r>
    </w:p>
    <w:p w14:paraId="513B4FFB" w14:textId="77777777" w:rsidR="00A05F41" w:rsidRPr="00A05F41" w:rsidRDefault="00A05F41" w:rsidP="00A05F41">
      <w:pPr>
        <w:spacing w:after="0" w:line="480" w:lineRule="auto"/>
        <w:rPr>
          <w:rFonts w:ascii="Times New Roman" w:eastAsia="Yu Mincho" w:hAnsi="Times New Roman" w:cs="Times New Roman"/>
          <w:b/>
          <w:bCs/>
          <w:sz w:val="24"/>
          <w:szCs w:val="24"/>
          <w:lang w:val="en-US" w:eastAsia="ja-JP"/>
        </w:rPr>
      </w:pPr>
    </w:p>
    <w:p w14:paraId="3020E6A2" w14:textId="77777777" w:rsidR="00E10B5A" w:rsidRPr="00E10B5A" w:rsidRDefault="00A05F41" w:rsidP="00E10B5A">
      <w:pPr>
        <w:pStyle w:val="Bibliography"/>
        <w:rPr>
          <w:rFonts w:ascii="Times New Roman" w:hAnsi="Times New Roman" w:cs="Times New Roman"/>
          <w:sz w:val="24"/>
        </w:rPr>
      </w:pPr>
      <w:r w:rsidRPr="00A05F41">
        <w:rPr>
          <w:rFonts w:ascii="Calibri" w:eastAsia="Yu Mincho" w:hAnsi="Calibri"/>
          <w:b/>
          <w:bCs/>
          <w:lang w:val="en-US" w:eastAsia="ja-JP"/>
        </w:rPr>
        <w:fldChar w:fldCharType="begin"/>
      </w:r>
      <w:r w:rsidRPr="00A05F41">
        <w:rPr>
          <w:rFonts w:ascii="Calibri" w:eastAsia="Yu Mincho" w:hAnsi="Calibri"/>
          <w:b/>
          <w:bCs/>
          <w:lang w:val="en-US" w:eastAsia="ja-JP"/>
        </w:rPr>
        <w:instrText xml:space="preserve"> ADDIN ZOTERO_BIBL {"uncited":[],"omitted":[],"custom":[]} CSL_BIBLIOGRAPHY </w:instrText>
      </w:r>
      <w:r w:rsidRPr="00A05F41">
        <w:rPr>
          <w:rFonts w:ascii="Calibri" w:eastAsia="Yu Mincho" w:hAnsi="Calibri"/>
          <w:b/>
          <w:bCs/>
          <w:lang w:val="en-US" w:eastAsia="ja-JP"/>
        </w:rPr>
        <w:fldChar w:fldCharType="separate"/>
      </w:r>
      <w:r w:rsidR="00E10B5A" w:rsidRPr="00E10B5A">
        <w:rPr>
          <w:rFonts w:ascii="Times New Roman" w:hAnsi="Times New Roman" w:cs="Times New Roman"/>
          <w:sz w:val="24"/>
        </w:rPr>
        <w:t xml:space="preserve">1. </w:t>
      </w:r>
      <w:r w:rsidR="00E10B5A" w:rsidRPr="00E10B5A">
        <w:rPr>
          <w:rFonts w:ascii="Times New Roman" w:hAnsi="Times New Roman" w:cs="Times New Roman"/>
          <w:sz w:val="24"/>
        </w:rPr>
        <w:tab/>
        <w:t>World Health Organisation. Suicide. Published online 2019. https://www.who.int/news-room/fact-sheets/detail/suicide</w:t>
      </w:r>
    </w:p>
    <w:p w14:paraId="793CAA44"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 </w:t>
      </w:r>
      <w:r w:rsidRPr="00E10B5A">
        <w:rPr>
          <w:rFonts w:ascii="Times New Roman" w:hAnsi="Times New Roman" w:cs="Times New Roman"/>
          <w:sz w:val="24"/>
        </w:rPr>
        <w:tab/>
        <w:t>World Health Organisation. Suizidprävention: Suizidprävention: Eine globale Herausforderung. Published online 2014. https://apps.who.int/iris/bitstream/handle/10665/131056/9789241564779-ger.pdf</w:t>
      </w:r>
    </w:p>
    <w:p w14:paraId="275CF59B"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 </w:t>
      </w:r>
      <w:r w:rsidRPr="00E10B5A">
        <w:rPr>
          <w:rFonts w:ascii="Times New Roman" w:hAnsi="Times New Roman" w:cs="Times New Roman"/>
          <w:sz w:val="24"/>
        </w:rPr>
        <w:tab/>
        <w:t xml:space="preserve">Finkelstein Y, Macdonald EM, Hollands S, et al. Long-term outcomes following self-poisoning in adolescents: a population-based cohort study. </w:t>
      </w:r>
      <w:r w:rsidRPr="00E10B5A">
        <w:rPr>
          <w:rFonts w:ascii="Times New Roman" w:hAnsi="Times New Roman" w:cs="Times New Roman"/>
          <w:i/>
          <w:iCs/>
          <w:sz w:val="24"/>
        </w:rPr>
        <w:t>The Lancet Psychiatry</w:t>
      </w:r>
      <w:r w:rsidRPr="00E10B5A">
        <w:rPr>
          <w:rFonts w:ascii="Times New Roman" w:hAnsi="Times New Roman" w:cs="Times New Roman"/>
          <w:sz w:val="24"/>
        </w:rPr>
        <w:t>. 2015;2(6):532-539. doi:10.1016/S2215-0366(15)00170-4</w:t>
      </w:r>
    </w:p>
    <w:p w14:paraId="3446FB60"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4. </w:t>
      </w:r>
      <w:r w:rsidRPr="00E10B5A">
        <w:rPr>
          <w:rFonts w:ascii="Times New Roman" w:hAnsi="Times New Roman" w:cs="Times New Roman"/>
          <w:sz w:val="24"/>
        </w:rPr>
        <w:tab/>
        <w:t xml:space="preserve">Goldman-Mellor SJ, Caspi A, Harrington H, et al. Suicide Attempt in Young People: A Signal for Long-term Health Care and Social Needs. </w:t>
      </w:r>
      <w:r w:rsidRPr="00E10B5A">
        <w:rPr>
          <w:rFonts w:ascii="Times New Roman" w:hAnsi="Times New Roman" w:cs="Times New Roman"/>
          <w:i/>
          <w:iCs/>
          <w:sz w:val="24"/>
        </w:rPr>
        <w:t>JAMA Psychiatry</w:t>
      </w:r>
      <w:r w:rsidRPr="00E10B5A">
        <w:rPr>
          <w:rFonts w:ascii="Times New Roman" w:hAnsi="Times New Roman" w:cs="Times New Roman"/>
          <w:sz w:val="24"/>
        </w:rPr>
        <w:t>. 2014;71(2):119. doi:10.1001/jamapsychiatry.2013.2803</w:t>
      </w:r>
    </w:p>
    <w:p w14:paraId="222650F7"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5. </w:t>
      </w:r>
      <w:r w:rsidRPr="00E10B5A">
        <w:rPr>
          <w:rFonts w:ascii="Times New Roman" w:hAnsi="Times New Roman" w:cs="Times New Roman"/>
          <w:sz w:val="24"/>
        </w:rPr>
        <w:tab/>
        <w:t xml:space="preserve">Mars B, Heron J, Crane C, et al. Clinical and social outcomes of adolescent self harm: population based birth cohort study. </w:t>
      </w:r>
      <w:r w:rsidRPr="00E10B5A">
        <w:rPr>
          <w:rFonts w:ascii="Times New Roman" w:hAnsi="Times New Roman" w:cs="Times New Roman"/>
          <w:i/>
          <w:iCs/>
          <w:sz w:val="24"/>
        </w:rPr>
        <w:t>BMJ</w:t>
      </w:r>
      <w:r w:rsidRPr="00E10B5A">
        <w:rPr>
          <w:rFonts w:ascii="Times New Roman" w:hAnsi="Times New Roman" w:cs="Times New Roman"/>
          <w:sz w:val="24"/>
        </w:rPr>
        <w:t>. 2014;349(oct20 5):g5954-g5954. doi:10.1136/bmj.g5954</w:t>
      </w:r>
    </w:p>
    <w:p w14:paraId="32FCEB53"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6. </w:t>
      </w:r>
      <w:r w:rsidRPr="00E10B5A">
        <w:rPr>
          <w:rFonts w:ascii="Times New Roman" w:hAnsi="Times New Roman" w:cs="Times New Roman"/>
          <w:sz w:val="24"/>
        </w:rPr>
        <w:tab/>
        <w:t xml:space="preserve">Acosta J, Ramchand R, Jaycox LH, Becker A, Eberhart NK. Interventions to Prevent Suicide: A Literature Review to Guide Evaluation of California’s Mental Health Prevention and Early Intervention Initiative. </w:t>
      </w:r>
      <w:r w:rsidRPr="00E10B5A">
        <w:rPr>
          <w:rFonts w:ascii="Times New Roman" w:hAnsi="Times New Roman" w:cs="Times New Roman"/>
          <w:i/>
          <w:iCs/>
          <w:sz w:val="24"/>
        </w:rPr>
        <w:t>Rand Health Q</w:t>
      </w:r>
      <w:r w:rsidRPr="00E10B5A">
        <w:rPr>
          <w:rFonts w:ascii="Times New Roman" w:hAnsi="Times New Roman" w:cs="Times New Roman"/>
          <w:sz w:val="24"/>
        </w:rPr>
        <w:t>. 2013;2(4):2.</w:t>
      </w:r>
    </w:p>
    <w:p w14:paraId="2BDC8F98"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7. </w:t>
      </w:r>
      <w:r w:rsidRPr="00E10B5A">
        <w:rPr>
          <w:rFonts w:ascii="Times New Roman" w:hAnsi="Times New Roman" w:cs="Times New Roman"/>
          <w:sz w:val="24"/>
        </w:rPr>
        <w:tab/>
        <w:t>World Health Organisation. Global status report on violence prevention 2014. Published online 2014. https://www.who.int/violence_injury_prevention/violence/status_report/2014/en/</w:t>
      </w:r>
    </w:p>
    <w:p w14:paraId="477D75C9"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8. </w:t>
      </w:r>
      <w:r w:rsidRPr="00E10B5A">
        <w:rPr>
          <w:rFonts w:ascii="Times New Roman" w:hAnsi="Times New Roman" w:cs="Times New Roman"/>
          <w:sz w:val="24"/>
        </w:rPr>
        <w:tab/>
        <w:t>World Health Organisation. Preventing child maltreatment: a guide to taking action and generating evidence. Published online 2006. https://www.who.int/publications-detail/preventing-child-maltreatment-a-guide-to-taking-action-and-generating-evidence</w:t>
      </w:r>
    </w:p>
    <w:p w14:paraId="331C895F"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9. </w:t>
      </w:r>
      <w:r w:rsidRPr="00E10B5A">
        <w:rPr>
          <w:rFonts w:ascii="Times New Roman" w:hAnsi="Times New Roman" w:cs="Times New Roman"/>
          <w:sz w:val="24"/>
        </w:rPr>
        <w:tab/>
        <w:t xml:space="preserve">Stansfeld SA, Rothon C, Das-Munshi J, et al. Exposure to violence and mental health of adolescents: South African Health and Well-being Study. </w:t>
      </w:r>
      <w:r w:rsidRPr="00E10B5A">
        <w:rPr>
          <w:rFonts w:ascii="Times New Roman" w:hAnsi="Times New Roman" w:cs="Times New Roman"/>
          <w:i/>
          <w:iCs/>
          <w:sz w:val="24"/>
        </w:rPr>
        <w:t>BJPsych Open</w:t>
      </w:r>
      <w:r w:rsidRPr="00E10B5A">
        <w:rPr>
          <w:rFonts w:ascii="Times New Roman" w:hAnsi="Times New Roman" w:cs="Times New Roman"/>
          <w:sz w:val="24"/>
        </w:rPr>
        <w:t>. 2017;3(5):257-264. doi:10.1192/bjpo.bp.117.004861</w:t>
      </w:r>
    </w:p>
    <w:p w14:paraId="68CEC3D2"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0. </w:t>
      </w:r>
      <w:r w:rsidRPr="00E10B5A">
        <w:rPr>
          <w:rFonts w:ascii="Times New Roman" w:hAnsi="Times New Roman" w:cs="Times New Roman"/>
          <w:sz w:val="24"/>
        </w:rPr>
        <w:tab/>
        <w:t xml:space="preserve">Nygaard E, Johansen VA, Siqveland J, Hussain A, Heir T. Longitudinal Relationship between Self-efficacy and Posttraumatic Stress Symptoms 8 Years after a Violent Assault: An Autoregressive Cross-Lagged Model. </w:t>
      </w:r>
      <w:r w:rsidRPr="00E10B5A">
        <w:rPr>
          <w:rFonts w:ascii="Times New Roman" w:hAnsi="Times New Roman" w:cs="Times New Roman"/>
          <w:i/>
          <w:iCs/>
          <w:sz w:val="24"/>
        </w:rPr>
        <w:t>Front Psychol</w:t>
      </w:r>
      <w:r w:rsidRPr="00E10B5A">
        <w:rPr>
          <w:rFonts w:ascii="Times New Roman" w:hAnsi="Times New Roman" w:cs="Times New Roman"/>
          <w:sz w:val="24"/>
        </w:rPr>
        <w:t>. 2017;8:913. doi:10.3389/fpsyg.2017.00913</w:t>
      </w:r>
    </w:p>
    <w:p w14:paraId="5F3B45F9"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1. </w:t>
      </w:r>
      <w:r w:rsidRPr="00E10B5A">
        <w:rPr>
          <w:rFonts w:ascii="Times New Roman" w:hAnsi="Times New Roman" w:cs="Times New Roman"/>
          <w:sz w:val="24"/>
        </w:rPr>
        <w:tab/>
        <w:t xml:space="preserve">Thomas Joiner, Robert O Lawton. </w:t>
      </w:r>
      <w:r w:rsidRPr="00E10B5A">
        <w:rPr>
          <w:rFonts w:ascii="Times New Roman" w:hAnsi="Times New Roman" w:cs="Times New Roman"/>
          <w:i/>
          <w:iCs/>
          <w:sz w:val="24"/>
        </w:rPr>
        <w:t>Why People Die by Suicide</w:t>
      </w:r>
      <w:r w:rsidRPr="00E10B5A">
        <w:rPr>
          <w:rFonts w:ascii="Times New Roman" w:hAnsi="Times New Roman" w:cs="Times New Roman"/>
          <w:sz w:val="24"/>
        </w:rPr>
        <w:t>. Harvard University Press; 2005.</w:t>
      </w:r>
    </w:p>
    <w:p w14:paraId="7FF856DE"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2. </w:t>
      </w:r>
      <w:r w:rsidRPr="00E10B5A">
        <w:rPr>
          <w:rFonts w:ascii="Times New Roman" w:hAnsi="Times New Roman" w:cs="Times New Roman"/>
          <w:sz w:val="24"/>
        </w:rPr>
        <w:tab/>
        <w:t xml:space="preserve">Castellví P, Miranda-Mendizábal A, Parés-Badell O, et al. Exposure to violence, a risk for suicide in youths and young adults. A meta-analysis of longitudinal studies. </w:t>
      </w:r>
      <w:r w:rsidRPr="00E10B5A">
        <w:rPr>
          <w:rFonts w:ascii="Times New Roman" w:hAnsi="Times New Roman" w:cs="Times New Roman"/>
          <w:i/>
          <w:iCs/>
          <w:sz w:val="24"/>
        </w:rPr>
        <w:t>Acta Psychiatr Scand</w:t>
      </w:r>
      <w:r w:rsidRPr="00E10B5A">
        <w:rPr>
          <w:rFonts w:ascii="Times New Roman" w:hAnsi="Times New Roman" w:cs="Times New Roman"/>
          <w:sz w:val="24"/>
        </w:rPr>
        <w:t>. 2017;135(3):195-211. doi:10.1111/acps.12679</w:t>
      </w:r>
    </w:p>
    <w:p w14:paraId="752974B0"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lastRenderedPageBreak/>
        <w:t xml:space="preserve">13. </w:t>
      </w:r>
      <w:r w:rsidRPr="00E10B5A">
        <w:rPr>
          <w:rFonts w:ascii="Times New Roman" w:hAnsi="Times New Roman" w:cs="Times New Roman"/>
          <w:sz w:val="24"/>
        </w:rPr>
        <w:tab/>
        <w:t xml:space="preserve">McKinnon B, Gariépy G, Sentenac M, Elgar FJ. Adolescent suicidal behaviours in 32 low- and middle-income countries. </w:t>
      </w:r>
      <w:r w:rsidRPr="00E10B5A">
        <w:rPr>
          <w:rFonts w:ascii="Times New Roman" w:hAnsi="Times New Roman" w:cs="Times New Roman"/>
          <w:i/>
          <w:iCs/>
          <w:sz w:val="24"/>
        </w:rPr>
        <w:t>Bull World Health Organ</w:t>
      </w:r>
      <w:r w:rsidRPr="00E10B5A">
        <w:rPr>
          <w:rFonts w:ascii="Times New Roman" w:hAnsi="Times New Roman" w:cs="Times New Roman"/>
          <w:sz w:val="24"/>
        </w:rPr>
        <w:t>. 2016;94(5):340-350F. doi:10.2471/BLT.15.163295</w:t>
      </w:r>
    </w:p>
    <w:p w14:paraId="526E6F75"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4. </w:t>
      </w:r>
      <w:r w:rsidRPr="00E10B5A">
        <w:rPr>
          <w:rFonts w:ascii="Times New Roman" w:hAnsi="Times New Roman" w:cs="Times New Roman"/>
          <w:sz w:val="24"/>
        </w:rPr>
        <w:tab/>
        <w:t xml:space="preserve">Sharma B, Lee TH, Nam EW. Loneliness, Insomnia and Suicidal Behavior among School-Going Adolescents in Western Pacific Island Countries: Role of Violence and Injury. </w:t>
      </w:r>
      <w:r w:rsidRPr="00E10B5A">
        <w:rPr>
          <w:rFonts w:ascii="Times New Roman" w:hAnsi="Times New Roman" w:cs="Times New Roman"/>
          <w:i/>
          <w:iCs/>
          <w:sz w:val="24"/>
        </w:rPr>
        <w:t>Int J Environ Res Public Health</w:t>
      </w:r>
      <w:r w:rsidRPr="00E10B5A">
        <w:rPr>
          <w:rFonts w:ascii="Times New Roman" w:hAnsi="Times New Roman" w:cs="Times New Roman"/>
          <w:sz w:val="24"/>
        </w:rPr>
        <w:t>. 2017;14(7). doi:10.3390/ijerph14070791</w:t>
      </w:r>
    </w:p>
    <w:p w14:paraId="71B6CE84"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5. </w:t>
      </w:r>
      <w:r w:rsidRPr="00E10B5A">
        <w:rPr>
          <w:rFonts w:ascii="Times New Roman" w:hAnsi="Times New Roman" w:cs="Times New Roman"/>
          <w:sz w:val="24"/>
        </w:rPr>
        <w:tab/>
        <w:t xml:space="preserve">Brener ND, Collins JL, Kann L, Warren CW, Williams BI. Reliability of the Youth Risk Behavior Survey Questionnaire. </w:t>
      </w:r>
      <w:r w:rsidRPr="00E10B5A">
        <w:rPr>
          <w:rFonts w:ascii="Times New Roman" w:hAnsi="Times New Roman" w:cs="Times New Roman"/>
          <w:i/>
          <w:iCs/>
          <w:sz w:val="24"/>
        </w:rPr>
        <w:t>American Journal of Epidemiology</w:t>
      </w:r>
      <w:r w:rsidRPr="00E10B5A">
        <w:rPr>
          <w:rFonts w:ascii="Times New Roman" w:hAnsi="Times New Roman" w:cs="Times New Roman"/>
          <w:sz w:val="24"/>
        </w:rPr>
        <w:t>. 1995;141(6):575-580. doi:10.1093/oxfordjournals.aje.a117473</w:t>
      </w:r>
    </w:p>
    <w:p w14:paraId="0D1D973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6. </w:t>
      </w:r>
      <w:r w:rsidRPr="00E10B5A">
        <w:rPr>
          <w:rFonts w:ascii="Times New Roman" w:hAnsi="Times New Roman" w:cs="Times New Roman"/>
          <w:sz w:val="24"/>
        </w:rPr>
        <w:tab/>
        <w:t>American Academy of Child and Adolescent Psychiatry. Facts for Families: Bullying. Published online 2016. https://www.aacap.org/AACAP/Families_and_Youth/Facts_for_Families/FFF-Guide/Bullying-080.aspx</w:t>
      </w:r>
    </w:p>
    <w:p w14:paraId="433DE26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7. </w:t>
      </w:r>
      <w:r w:rsidRPr="00E10B5A">
        <w:rPr>
          <w:rFonts w:ascii="Times New Roman" w:hAnsi="Times New Roman" w:cs="Times New Roman"/>
          <w:sz w:val="24"/>
        </w:rPr>
        <w:tab/>
        <w:t xml:space="preserve">Merrill J, Owens J. Age and attempted suicide. </w:t>
      </w:r>
      <w:r w:rsidRPr="00E10B5A">
        <w:rPr>
          <w:rFonts w:ascii="Times New Roman" w:hAnsi="Times New Roman" w:cs="Times New Roman"/>
          <w:i/>
          <w:iCs/>
          <w:sz w:val="24"/>
        </w:rPr>
        <w:t>Acta Psychiatr Scand</w:t>
      </w:r>
      <w:r w:rsidRPr="00E10B5A">
        <w:rPr>
          <w:rFonts w:ascii="Times New Roman" w:hAnsi="Times New Roman" w:cs="Times New Roman"/>
          <w:sz w:val="24"/>
        </w:rPr>
        <w:t>. 1990;82(5):385-388. doi:10.1111/j.1600-0447.1990.tb01407.x</w:t>
      </w:r>
    </w:p>
    <w:p w14:paraId="38228A3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8. </w:t>
      </w:r>
      <w:r w:rsidRPr="00E10B5A">
        <w:rPr>
          <w:rFonts w:ascii="Times New Roman" w:hAnsi="Times New Roman" w:cs="Times New Roman"/>
          <w:sz w:val="24"/>
        </w:rPr>
        <w:tab/>
        <w:t xml:space="preserve">Freeman A, Mergl R, Kohls E, et al. A cross-national study on gender differences in suicide intent. </w:t>
      </w:r>
      <w:r w:rsidRPr="00E10B5A">
        <w:rPr>
          <w:rFonts w:ascii="Times New Roman" w:hAnsi="Times New Roman" w:cs="Times New Roman"/>
          <w:i/>
          <w:iCs/>
          <w:sz w:val="24"/>
        </w:rPr>
        <w:t>BMC Psychiatry</w:t>
      </w:r>
      <w:r w:rsidRPr="00E10B5A">
        <w:rPr>
          <w:rFonts w:ascii="Times New Roman" w:hAnsi="Times New Roman" w:cs="Times New Roman"/>
          <w:sz w:val="24"/>
        </w:rPr>
        <w:t>. 2017;17(1):234. doi:10.1186/s12888-017-1398-8</w:t>
      </w:r>
    </w:p>
    <w:p w14:paraId="201C434F"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19. </w:t>
      </w:r>
      <w:r w:rsidRPr="00E10B5A">
        <w:rPr>
          <w:rFonts w:ascii="Times New Roman" w:hAnsi="Times New Roman" w:cs="Times New Roman"/>
          <w:sz w:val="24"/>
        </w:rPr>
        <w:tab/>
        <w:t xml:space="preserve">Iossi Silva M, Pereira B, Mendonça D, Nunes B, Oliveira W. The Involvement of Girls and Boys with Bullying: An Analysis of Gender Differences. </w:t>
      </w:r>
      <w:r w:rsidRPr="00E10B5A">
        <w:rPr>
          <w:rFonts w:ascii="Times New Roman" w:hAnsi="Times New Roman" w:cs="Times New Roman"/>
          <w:i/>
          <w:iCs/>
          <w:sz w:val="24"/>
        </w:rPr>
        <w:t>IJERPH</w:t>
      </w:r>
      <w:r w:rsidRPr="00E10B5A">
        <w:rPr>
          <w:rFonts w:ascii="Times New Roman" w:hAnsi="Times New Roman" w:cs="Times New Roman"/>
          <w:sz w:val="24"/>
        </w:rPr>
        <w:t>. 2013;10(12):6820-6831. doi:10.3390/ijerph10126820</w:t>
      </w:r>
    </w:p>
    <w:p w14:paraId="774EE87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0. </w:t>
      </w:r>
      <w:r w:rsidRPr="00E10B5A">
        <w:rPr>
          <w:rFonts w:ascii="Times New Roman" w:hAnsi="Times New Roman" w:cs="Times New Roman"/>
          <w:sz w:val="24"/>
        </w:rPr>
        <w:tab/>
        <w:t>American Psychological Association. Violence and Socioeconomic Status. Published online 2020. https://www.apa.org/pi/ses/resources/publications/violence</w:t>
      </w:r>
    </w:p>
    <w:p w14:paraId="2938207A"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1. </w:t>
      </w:r>
      <w:r w:rsidRPr="00E10B5A">
        <w:rPr>
          <w:rFonts w:ascii="Times New Roman" w:hAnsi="Times New Roman" w:cs="Times New Roman"/>
          <w:sz w:val="24"/>
        </w:rPr>
        <w:tab/>
        <w:t xml:space="preserve">Pompili M, Serafini G, Innamorati M, et al. Suicidal Behavior and Alcohol Abuse. </w:t>
      </w:r>
      <w:r w:rsidRPr="00E10B5A">
        <w:rPr>
          <w:rFonts w:ascii="Times New Roman" w:hAnsi="Times New Roman" w:cs="Times New Roman"/>
          <w:i/>
          <w:iCs/>
          <w:sz w:val="24"/>
        </w:rPr>
        <w:t>IJERPH</w:t>
      </w:r>
      <w:r w:rsidRPr="00E10B5A">
        <w:rPr>
          <w:rFonts w:ascii="Times New Roman" w:hAnsi="Times New Roman" w:cs="Times New Roman"/>
          <w:sz w:val="24"/>
        </w:rPr>
        <w:t>. 2010;7(4):1392-1431. doi:10.3390/ijerph7041392</w:t>
      </w:r>
    </w:p>
    <w:p w14:paraId="6942B1AC"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2. </w:t>
      </w:r>
      <w:r w:rsidRPr="00E10B5A">
        <w:rPr>
          <w:rFonts w:ascii="Times New Roman" w:hAnsi="Times New Roman" w:cs="Times New Roman"/>
          <w:sz w:val="24"/>
        </w:rPr>
        <w:tab/>
        <w:t xml:space="preserve">Claes L, Luyckx K, Baetens I, Van de Ven M, Witteman C. Bullying and Victimization, Depressive Mood, and Non-Suicidal Self-Injury in Adolescents: The Moderating Role of Parental Support. </w:t>
      </w:r>
      <w:r w:rsidRPr="00E10B5A">
        <w:rPr>
          <w:rFonts w:ascii="Times New Roman" w:hAnsi="Times New Roman" w:cs="Times New Roman"/>
          <w:i/>
          <w:iCs/>
          <w:sz w:val="24"/>
        </w:rPr>
        <w:t>J Child Fam Stud</w:t>
      </w:r>
      <w:r w:rsidRPr="00E10B5A">
        <w:rPr>
          <w:rFonts w:ascii="Times New Roman" w:hAnsi="Times New Roman" w:cs="Times New Roman"/>
          <w:sz w:val="24"/>
        </w:rPr>
        <w:t>. 2015;24(11):3363-3371. doi:10.1007/s10826-015-0138-2</w:t>
      </w:r>
    </w:p>
    <w:p w14:paraId="3EA70D05"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3. </w:t>
      </w:r>
      <w:r w:rsidRPr="00E10B5A">
        <w:rPr>
          <w:rFonts w:ascii="Times New Roman" w:hAnsi="Times New Roman" w:cs="Times New Roman"/>
          <w:sz w:val="24"/>
        </w:rPr>
        <w:tab/>
        <w:t xml:space="preserve">Koyanagi A, Stubbs B, Oh H, et al. Food insecurity (hunger) and suicide attempts among 179,771 adolescents attending school from 9 high-income, 31 middle-income, and 4 low-income countries: A cross-sectional study. </w:t>
      </w:r>
      <w:r w:rsidRPr="00E10B5A">
        <w:rPr>
          <w:rFonts w:ascii="Times New Roman" w:hAnsi="Times New Roman" w:cs="Times New Roman"/>
          <w:i/>
          <w:iCs/>
          <w:sz w:val="24"/>
        </w:rPr>
        <w:t>Journal of Affective Disorders</w:t>
      </w:r>
      <w:r w:rsidRPr="00E10B5A">
        <w:rPr>
          <w:rFonts w:ascii="Times New Roman" w:hAnsi="Times New Roman" w:cs="Times New Roman"/>
          <w:sz w:val="24"/>
        </w:rPr>
        <w:t>. 2019;248:91-98. doi:10.1016/j.jad.2019.01.033</w:t>
      </w:r>
    </w:p>
    <w:p w14:paraId="29AB441F"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4. </w:t>
      </w:r>
      <w:r w:rsidRPr="00E10B5A">
        <w:rPr>
          <w:rFonts w:ascii="Times New Roman" w:hAnsi="Times New Roman" w:cs="Times New Roman"/>
          <w:sz w:val="24"/>
        </w:rPr>
        <w:tab/>
        <w:t xml:space="preserve">Higgins JPT. Measuring inconsistency in meta-analyses. </w:t>
      </w:r>
      <w:r w:rsidRPr="00E10B5A">
        <w:rPr>
          <w:rFonts w:ascii="Times New Roman" w:hAnsi="Times New Roman" w:cs="Times New Roman"/>
          <w:i/>
          <w:iCs/>
          <w:sz w:val="24"/>
        </w:rPr>
        <w:t>BMJ</w:t>
      </w:r>
      <w:r w:rsidRPr="00E10B5A">
        <w:rPr>
          <w:rFonts w:ascii="Times New Roman" w:hAnsi="Times New Roman" w:cs="Times New Roman"/>
          <w:sz w:val="24"/>
        </w:rPr>
        <w:t>. 2003;327(7414):557-560. doi:10.1136/bmj.327.7414.557</w:t>
      </w:r>
    </w:p>
    <w:p w14:paraId="2A6121CB"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5. </w:t>
      </w:r>
      <w:r w:rsidRPr="00E10B5A">
        <w:rPr>
          <w:rFonts w:ascii="Times New Roman" w:hAnsi="Times New Roman" w:cs="Times New Roman"/>
          <w:sz w:val="24"/>
        </w:rPr>
        <w:tab/>
        <w:t xml:space="preserve">Cash SJ, Bridge JA. Epidemiology of youth suicide and suicidal behavior: </w:t>
      </w:r>
      <w:r w:rsidRPr="00E10B5A">
        <w:rPr>
          <w:rFonts w:ascii="Times New Roman" w:hAnsi="Times New Roman" w:cs="Times New Roman"/>
          <w:i/>
          <w:iCs/>
          <w:sz w:val="24"/>
        </w:rPr>
        <w:t>Current Opinion in Pediatrics</w:t>
      </w:r>
      <w:r w:rsidRPr="00E10B5A">
        <w:rPr>
          <w:rFonts w:ascii="Times New Roman" w:hAnsi="Times New Roman" w:cs="Times New Roman"/>
          <w:sz w:val="24"/>
        </w:rPr>
        <w:t>. 2009;21(5):613-619. doi:10.1097/MOP.0b013e32833063e1</w:t>
      </w:r>
    </w:p>
    <w:p w14:paraId="6B5A3BFD"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6. </w:t>
      </w:r>
      <w:r w:rsidRPr="00E10B5A">
        <w:rPr>
          <w:rFonts w:ascii="Times New Roman" w:hAnsi="Times New Roman" w:cs="Times New Roman"/>
          <w:sz w:val="24"/>
        </w:rPr>
        <w:tab/>
        <w:t>Jing Wang. Bullying among U.S. Adolescents. Published online 2012.</w:t>
      </w:r>
    </w:p>
    <w:p w14:paraId="7FBC518B"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lastRenderedPageBreak/>
        <w:t xml:space="preserve">27. </w:t>
      </w:r>
      <w:r w:rsidRPr="00E10B5A">
        <w:rPr>
          <w:rFonts w:ascii="Times New Roman" w:hAnsi="Times New Roman" w:cs="Times New Roman"/>
          <w:sz w:val="24"/>
        </w:rPr>
        <w:tab/>
        <w:t xml:space="preserve">Simon GE, Johnson E, Lawrence JM, et al. Predicting Suicide Attempts and Suicide Deaths Following Outpatient Visits Using Electronic Health Records. </w:t>
      </w:r>
      <w:r w:rsidRPr="00E10B5A">
        <w:rPr>
          <w:rFonts w:ascii="Times New Roman" w:hAnsi="Times New Roman" w:cs="Times New Roman"/>
          <w:i/>
          <w:iCs/>
          <w:sz w:val="24"/>
        </w:rPr>
        <w:t>AJP</w:t>
      </w:r>
      <w:r w:rsidRPr="00E10B5A">
        <w:rPr>
          <w:rFonts w:ascii="Times New Roman" w:hAnsi="Times New Roman" w:cs="Times New Roman"/>
          <w:sz w:val="24"/>
        </w:rPr>
        <w:t>. 2018;175(10):951-960. doi:10.1176/appi.ajp.2018.17101167</w:t>
      </w:r>
    </w:p>
    <w:p w14:paraId="76912C6A"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8. </w:t>
      </w:r>
      <w:r w:rsidRPr="00E10B5A">
        <w:rPr>
          <w:rFonts w:ascii="Times New Roman" w:hAnsi="Times New Roman" w:cs="Times New Roman"/>
          <w:sz w:val="24"/>
        </w:rPr>
        <w:tab/>
        <w:t xml:space="preserve">Belsher BE, Smolenski DJ, Pruitt LD, et al. Prediction Models for Suicide Attempts and Deaths: A Systematic Review and Simulation. </w:t>
      </w:r>
      <w:r w:rsidRPr="00E10B5A">
        <w:rPr>
          <w:rFonts w:ascii="Times New Roman" w:hAnsi="Times New Roman" w:cs="Times New Roman"/>
          <w:i/>
          <w:iCs/>
          <w:sz w:val="24"/>
        </w:rPr>
        <w:t>JAMA Psychiatry</w:t>
      </w:r>
      <w:r w:rsidRPr="00E10B5A">
        <w:rPr>
          <w:rFonts w:ascii="Times New Roman" w:hAnsi="Times New Roman" w:cs="Times New Roman"/>
          <w:sz w:val="24"/>
        </w:rPr>
        <w:t>. 2019;76(6):642. doi:10.1001/jamapsychiatry.2019.0174</w:t>
      </w:r>
    </w:p>
    <w:p w14:paraId="3A61E68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29. </w:t>
      </w:r>
      <w:r w:rsidRPr="00E10B5A">
        <w:rPr>
          <w:rFonts w:ascii="Times New Roman" w:hAnsi="Times New Roman" w:cs="Times New Roman"/>
          <w:sz w:val="24"/>
        </w:rPr>
        <w:tab/>
        <w:t xml:space="preserve">Roland E. Bullying, depressive symptoms and suicidal thoughts. </w:t>
      </w:r>
      <w:r w:rsidRPr="00E10B5A">
        <w:rPr>
          <w:rFonts w:ascii="Times New Roman" w:hAnsi="Times New Roman" w:cs="Times New Roman"/>
          <w:i/>
          <w:iCs/>
          <w:sz w:val="24"/>
        </w:rPr>
        <w:t>Educational Research</w:t>
      </w:r>
      <w:r w:rsidRPr="00E10B5A">
        <w:rPr>
          <w:rFonts w:ascii="Times New Roman" w:hAnsi="Times New Roman" w:cs="Times New Roman"/>
          <w:sz w:val="24"/>
        </w:rPr>
        <w:t>. 2002;44(1):55-67. doi:10.1080/00131880110107351</w:t>
      </w:r>
    </w:p>
    <w:p w14:paraId="58D4B06A"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0. </w:t>
      </w:r>
      <w:r w:rsidRPr="00E10B5A">
        <w:rPr>
          <w:rFonts w:ascii="Times New Roman" w:hAnsi="Times New Roman" w:cs="Times New Roman"/>
          <w:sz w:val="24"/>
        </w:rPr>
        <w:tab/>
        <w:t xml:space="preserve">Valois RF, Zullig KJ, Hunter AA. Association Between Adolescent Suicide Ideation, Suicide Attempts and Emotional Self-Efficacy. </w:t>
      </w:r>
      <w:r w:rsidRPr="00E10B5A">
        <w:rPr>
          <w:rFonts w:ascii="Times New Roman" w:hAnsi="Times New Roman" w:cs="Times New Roman"/>
          <w:i/>
          <w:iCs/>
          <w:sz w:val="24"/>
        </w:rPr>
        <w:t>J Child Fam Stud</w:t>
      </w:r>
      <w:r w:rsidRPr="00E10B5A">
        <w:rPr>
          <w:rFonts w:ascii="Times New Roman" w:hAnsi="Times New Roman" w:cs="Times New Roman"/>
          <w:sz w:val="24"/>
        </w:rPr>
        <w:t>. 2015;24(2):237-248. doi:10.1007/s10826-013-9829-8</w:t>
      </w:r>
    </w:p>
    <w:p w14:paraId="7280AC45"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1. </w:t>
      </w:r>
      <w:r w:rsidRPr="00E10B5A">
        <w:rPr>
          <w:rFonts w:ascii="Times New Roman" w:hAnsi="Times New Roman" w:cs="Times New Roman"/>
          <w:sz w:val="24"/>
        </w:rPr>
        <w:tab/>
        <w:t xml:space="preserve">Heinze JE, Stoddard SA, Aiyer SM, Eisman AB, Zimmerman MA. Exposure to Violence during Adolescence as a Predictor of Perceived Stress Trajectories in Emerging Adulthood. </w:t>
      </w:r>
      <w:r w:rsidRPr="00E10B5A">
        <w:rPr>
          <w:rFonts w:ascii="Times New Roman" w:hAnsi="Times New Roman" w:cs="Times New Roman"/>
          <w:i/>
          <w:iCs/>
          <w:sz w:val="24"/>
        </w:rPr>
        <w:t>J Appl Dev Psychol</w:t>
      </w:r>
      <w:r w:rsidRPr="00E10B5A">
        <w:rPr>
          <w:rFonts w:ascii="Times New Roman" w:hAnsi="Times New Roman" w:cs="Times New Roman"/>
          <w:sz w:val="24"/>
        </w:rPr>
        <w:t>. 2017;49:31-38. doi:10.1016/j.appdev.2017.01.005</w:t>
      </w:r>
    </w:p>
    <w:p w14:paraId="4D5DC422"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2. </w:t>
      </w:r>
      <w:r w:rsidRPr="00E10B5A">
        <w:rPr>
          <w:rFonts w:ascii="Times New Roman" w:hAnsi="Times New Roman" w:cs="Times New Roman"/>
          <w:sz w:val="24"/>
        </w:rPr>
        <w:tab/>
        <w:t xml:space="preserve">Rosiek A, Rosiek-Kryszewska A, Leksowski Ł, Leksowski K. Chronic Stress and Suicidal Thinking Among Medical Students. </w:t>
      </w:r>
      <w:r w:rsidRPr="00E10B5A">
        <w:rPr>
          <w:rFonts w:ascii="Times New Roman" w:hAnsi="Times New Roman" w:cs="Times New Roman"/>
          <w:i/>
          <w:iCs/>
          <w:sz w:val="24"/>
        </w:rPr>
        <w:t>Int J Environ Res Public Health</w:t>
      </w:r>
      <w:r w:rsidRPr="00E10B5A">
        <w:rPr>
          <w:rFonts w:ascii="Times New Roman" w:hAnsi="Times New Roman" w:cs="Times New Roman"/>
          <w:sz w:val="24"/>
        </w:rPr>
        <w:t>. 2016;13(2):212. doi:10.3390/ijerph13020212</w:t>
      </w:r>
    </w:p>
    <w:p w14:paraId="213A29F0"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3. </w:t>
      </w:r>
      <w:r w:rsidRPr="00E10B5A">
        <w:rPr>
          <w:rFonts w:ascii="Times New Roman" w:hAnsi="Times New Roman" w:cs="Times New Roman"/>
          <w:sz w:val="24"/>
        </w:rPr>
        <w:tab/>
        <w:t xml:space="preserve">Fergusson DM, Horwood LJ, Ridder EM, Beautrais AL. Suicidal behaviour in adolescence and subsequent mental health outcomes in young adulthood. </w:t>
      </w:r>
      <w:r w:rsidRPr="00E10B5A">
        <w:rPr>
          <w:rFonts w:ascii="Times New Roman" w:hAnsi="Times New Roman" w:cs="Times New Roman"/>
          <w:i/>
          <w:iCs/>
          <w:sz w:val="24"/>
        </w:rPr>
        <w:t>Psychol Med</w:t>
      </w:r>
      <w:r w:rsidRPr="00E10B5A">
        <w:rPr>
          <w:rFonts w:ascii="Times New Roman" w:hAnsi="Times New Roman" w:cs="Times New Roman"/>
          <w:sz w:val="24"/>
        </w:rPr>
        <w:t>. 2005;35(7):983-993. doi:10.1017/S0033291704004167</w:t>
      </w:r>
    </w:p>
    <w:p w14:paraId="4F67B101" w14:textId="77777777" w:rsidR="00E10B5A" w:rsidRPr="00E10B5A" w:rsidRDefault="00E10B5A" w:rsidP="00E10B5A">
      <w:pPr>
        <w:pStyle w:val="Bibliography"/>
        <w:rPr>
          <w:rFonts w:ascii="Times New Roman" w:hAnsi="Times New Roman" w:cs="Times New Roman"/>
          <w:sz w:val="24"/>
        </w:rPr>
      </w:pPr>
      <w:r w:rsidRPr="00E10B5A">
        <w:rPr>
          <w:rFonts w:ascii="Times New Roman" w:hAnsi="Times New Roman" w:cs="Times New Roman"/>
          <w:sz w:val="24"/>
        </w:rPr>
        <w:t xml:space="preserve">34. </w:t>
      </w:r>
      <w:r w:rsidRPr="00E10B5A">
        <w:rPr>
          <w:rFonts w:ascii="Times New Roman" w:hAnsi="Times New Roman" w:cs="Times New Roman"/>
          <w:sz w:val="24"/>
        </w:rPr>
        <w:tab/>
        <w:t xml:space="preserve">Andy Hochstetler, Matt DeLisi, Gloria Jones-Johnson, W, Roy Johnson. The Criminal Victimization–Depression Sequela: Examining the Effects of Violent Victimization on Depression With a Longitudinal Propensity Score Design. </w:t>
      </w:r>
      <w:r w:rsidRPr="00E10B5A">
        <w:rPr>
          <w:rFonts w:ascii="Times New Roman" w:hAnsi="Times New Roman" w:cs="Times New Roman"/>
          <w:i/>
          <w:iCs/>
          <w:sz w:val="24"/>
        </w:rPr>
        <w:t>Crime and Delinquency</w:t>
      </w:r>
      <w:r w:rsidRPr="00E10B5A">
        <w:rPr>
          <w:rFonts w:ascii="Times New Roman" w:hAnsi="Times New Roman" w:cs="Times New Roman"/>
          <w:sz w:val="24"/>
        </w:rPr>
        <w:t>. 2010;60(5):785-806.</w:t>
      </w:r>
    </w:p>
    <w:p w14:paraId="24E0B1F0" w14:textId="5570ECB2" w:rsidR="00A05F41" w:rsidRPr="000D3F01" w:rsidRDefault="00A05F41" w:rsidP="00A05F41">
      <w:pPr>
        <w:spacing w:after="0" w:line="480" w:lineRule="auto"/>
        <w:rPr>
          <w:rFonts w:ascii="Times New Roman" w:eastAsia="Yu Mincho" w:hAnsi="Times New Roman" w:cs="Times New Roman"/>
          <w:b/>
          <w:bCs/>
          <w:sz w:val="24"/>
          <w:szCs w:val="24"/>
          <w:lang w:val="en-US" w:eastAsia="ja-JP"/>
        </w:rPr>
        <w:sectPr w:rsidR="00A05F41" w:rsidRPr="000D3F01" w:rsidSect="00FC3303">
          <w:pgSz w:w="11900" w:h="16840"/>
          <w:pgMar w:top="1440" w:right="1440" w:bottom="1440" w:left="1440" w:header="708" w:footer="708" w:gutter="0"/>
          <w:cols w:space="708"/>
          <w:docGrid w:linePitch="360"/>
        </w:sectPr>
      </w:pPr>
      <w:r w:rsidRPr="00A05F41">
        <w:rPr>
          <w:rFonts w:ascii="Times New Roman" w:eastAsia="Yu Mincho" w:hAnsi="Times New Roman" w:cs="Times New Roman"/>
          <w:b/>
          <w:bCs/>
          <w:sz w:val="24"/>
          <w:szCs w:val="24"/>
          <w:lang w:val="en-US" w:eastAsia="ja-JP"/>
        </w:rPr>
        <w:fldChar w:fldCharType="end"/>
      </w:r>
    </w:p>
    <w:tbl>
      <w:tblPr>
        <w:tblStyle w:val="GridTable2-Accent1"/>
        <w:tblW w:w="0" w:type="auto"/>
        <w:tblLook w:val="04A0" w:firstRow="1" w:lastRow="0" w:firstColumn="1" w:lastColumn="0" w:noHBand="0" w:noVBand="1"/>
      </w:tblPr>
      <w:tblGrid>
        <w:gridCol w:w="2333"/>
        <w:gridCol w:w="859"/>
        <w:gridCol w:w="1247"/>
        <w:gridCol w:w="1385"/>
        <w:gridCol w:w="1531"/>
        <w:gridCol w:w="1292"/>
      </w:tblGrid>
      <w:tr w:rsidR="000D3F01" w:rsidRPr="000D3F01" w14:paraId="1E1644AE" w14:textId="77777777" w:rsidTr="003D4F8B">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8647" w:type="dxa"/>
            <w:gridSpan w:val="6"/>
            <w:hideMark/>
          </w:tcPr>
          <w:p w14:paraId="5B170B38" w14:textId="77777777" w:rsidR="000D3F01" w:rsidRPr="000D3F01" w:rsidRDefault="000D3F01" w:rsidP="003D4F8B">
            <w:pPr>
              <w:pStyle w:val="Subtitle"/>
              <w:rPr>
                <w:b w:val="0"/>
                <w:bCs w:val="0"/>
                <w:lang w:eastAsia="ja-JP"/>
              </w:rPr>
            </w:pPr>
            <w:r w:rsidRPr="000D3F01">
              <w:rPr>
                <w:lang w:eastAsia="ja-JP"/>
              </w:rPr>
              <w:lastRenderedPageBreak/>
              <w:t>Table 1 Sample characteristics and prevalence of suicide attempts and physical attack</w:t>
            </w:r>
          </w:p>
        </w:tc>
      </w:tr>
      <w:tr w:rsidR="000D3F01" w:rsidRPr="000D3F01" w14:paraId="1F443F93"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vMerge w:val="restart"/>
            <w:hideMark/>
          </w:tcPr>
          <w:p w14:paraId="575578D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Country</w:t>
            </w:r>
          </w:p>
        </w:tc>
        <w:tc>
          <w:tcPr>
            <w:tcW w:w="859" w:type="dxa"/>
            <w:vMerge w:val="restart"/>
            <w:hideMark/>
          </w:tcPr>
          <w:p w14:paraId="0508A6D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N</w:t>
            </w:r>
            <w:r w:rsidRPr="000D3F01">
              <w:rPr>
                <w:rFonts w:ascii="Times New Roman" w:eastAsia="Times New Roman" w:hAnsi="Times New Roman" w:cs="Times New Roman"/>
                <w:color w:val="000000"/>
                <w:vertAlign w:val="superscript"/>
                <w:lang w:eastAsia="ja-JP"/>
              </w:rPr>
              <w:t>a</w:t>
            </w:r>
          </w:p>
        </w:tc>
        <w:tc>
          <w:tcPr>
            <w:tcW w:w="1247" w:type="dxa"/>
            <w:vMerge w:val="restart"/>
            <w:hideMark/>
          </w:tcPr>
          <w:p w14:paraId="37F579CC"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Year</w:t>
            </w:r>
          </w:p>
        </w:tc>
        <w:tc>
          <w:tcPr>
            <w:tcW w:w="1385" w:type="dxa"/>
            <w:hideMark/>
          </w:tcPr>
          <w:p w14:paraId="5F4E4BF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 xml:space="preserve">Response </w:t>
            </w:r>
          </w:p>
        </w:tc>
        <w:tc>
          <w:tcPr>
            <w:tcW w:w="1531" w:type="dxa"/>
            <w:hideMark/>
          </w:tcPr>
          <w:p w14:paraId="59C5402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Suicide</w:t>
            </w:r>
          </w:p>
        </w:tc>
        <w:tc>
          <w:tcPr>
            <w:tcW w:w="1292" w:type="dxa"/>
            <w:hideMark/>
          </w:tcPr>
          <w:p w14:paraId="7F3B414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Physical</w:t>
            </w:r>
          </w:p>
        </w:tc>
      </w:tr>
      <w:tr w:rsidR="000D3F01" w:rsidRPr="000D3F01" w14:paraId="3EEE5DEF" w14:textId="77777777" w:rsidTr="003D4F8B">
        <w:trPr>
          <w:trHeight w:val="270"/>
        </w:trPr>
        <w:tc>
          <w:tcPr>
            <w:cnfStyle w:val="001000000000" w:firstRow="0" w:lastRow="0" w:firstColumn="1" w:lastColumn="0" w:oddVBand="0" w:evenVBand="0" w:oddHBand="0" w:evenHBand="0" w:firstRowFirstColumn="0" w:firstRowLastColumn="0" w:lastRowFirstColumn="0" w:lastRowLastColumn="0"/>
            <w:tcW w:w="2333" w:type="dxa"/>
            <w:vMerge/>
            <w:hideMark/>
          </w:tcPr>
          <w:p w14:paraId="1847AAC5" w14:textId="77777777" w:rsidR="000D3F01" w:rsidRPr="000D3F01" w:rsidRDefault="000D3F01" w:rsidP="000D3F01">
            <w:pPr>
              <w:rPr>
                <w:rFonts w:ascii="Times New Roman" w:eastAsia="Times New Roman" w:hAnsi="Times New Roman" w:cs="Times New Roman"/>
                <w:color w:val="000000"/>
                <w:lang w:eastAsia="ja-JP"/>
              </w:rPr>
            </w:pPr>
          </w:p>
        </w:tc>
        <w:tc>
          <w:tcPr>
            <w:tcW w:w="859" w:type="dxa"/>
            <w:vMerge/>
            <w:hideMark/>
          </w:tcPr>
          <w:p w14:paraId="106EFC2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p>
        </w:tc>
        <w:tc>
          <w:tcPr>
            <w:tcW w:w="1247" w:type="dxa"/>
            <w:vMerge/>
            <w:hideMark/>
          </w:tcPr>
          <w:p w14:paraId="0CCCC4B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p>
        </w:tc>
        <w:tc>
          <w:tcPr>
            <w:tcW w:w="1385" w:type="dxa"/>
            <w:hideMark/>
          </w:tcPr>
          <w:p w14:paraId="26A3FBD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val="en-US" w:eastAsia="ja-JP"/>
              </w:rPr>
              <w:t>rate (%)</w:t>
            </w:r>
          </w:p>
        </w:tc>
        <w:tc>
          <w:tcPr>
            <w:tcW w:w="1531" w:type="dxa"/>
            <w:hideMark/>
          </w:tcPr>
          <w:p w14:paraId="7C026DD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attempt (%)</w:t>
            </w:r>
          </w:p>
        </w:tc>
        <w:tc>
          <w:tcPr>
            <w:tcW w:w="1292" w:type="dxa"/>
            <w:hideMark/>
          </w:tcPr>
          <w:p w14:paraId="043D4E3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attack (%)</w:t>
            </w:r>
          </w:p>
        </w:tc>
      </w:tr>
      <w:tr w:rsidR="000D3F01" w:rsidRPr="000D3F01" w14:paraId="67AE33D3" w14:textId="77777777" w:rsidTr="003D4F8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59967E6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Antigua &amp; Barbuda</w:t>
            </w:r>
          </w:p>
        </w:tc>
        <w:tc>
          <w:tcPr>
            <w:tcW w:w="859" w:type="dxa"/>
            <w:noWrap/>
            <w:hideMark/>
          </w:tcPr>
          <w:p w14:paraId="7D7B1FE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35</w:t>
            </w:r>
          </w:p>
        </w:tc>
        <w:tc>
          <w:tcPr>
            <w:tcW w:w="1247" w:type="dxa"/>
            <w:noWrap/>
            <w:hideMark/>
          </w:tcPr>
          <w:p w14:paraId="778505B6"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09</w:t>
            </w:r>
          </w:p>
        </w:tc>
        <w:tc>
          <w:tcPr>
            <w:tcW w:w="1385" w:type="dxa"/>
            <w:noWrap/>
            <w:hideMark/>
          </w:tcPr>
          <w:p w14:paraId="45391AE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7</w:t>
            </w:r>
          </w:p>
        </w:tc>
        <w:tc>
          <w:tcPr>
            <w:tcW w:w="1531" w:type="dxa"/>
            <w:noWrap/>
            <w:hideMark/>
          </w:tcPr>
          <w:p w14:paraId="3ACA705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2</w:t>
            </w:r>
          </w:p>
        </w:tc>
        <w:tc>
          <w:tcPr>
            <w:tcW w:w="1292" w:type="dxa"/>
            <w:noWrap/>
            <w:hideMark/>
          </w:tcPr>
          <w:p w14:paraId="034420E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9.9</w:t>
            </w:r>
          </w:p>
        </w:tc>
      </w:tr>
      <w:tr w:rsidR="000D3F01" w:rsidRPr="000D3F01" w14:paraId="38FF6AAB"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107089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Argentina</w:t>
            </w:r>
          </w:p>
        </w:tc>
        <w:tc>
          <w:tcPr>
            <w:tcW w:w="859" w:type="dxa"/>
            <w:noWrap/>
            <w:hideMark/>
          </w:tcPr>
          <w:p w14:paraId="25E03DC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1,528</w:t>
            </w:r>
          </w:p>
        </w:tc>
        <w:tc>
          <w:tcPr>
            <w:tcW w:w="1247" w:type="dxa"/>
            <w:noWrap/>
            <w:hideMark/>
          </w:tcPr>
          <w:p w14:paraId="26AFB1D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2</w:t>
            </w:r>
          </w:p>
        </w:tc>
        <w:tc>
          <w:tcPr>
            <w:tcW w:w="1385" w:type="dxa"/>
            <w:noWrap/>
            <w:hideMark/>
          </w:tcPr>
          <w:p w14:paraId="3D478E0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1</w:t>
            </w:r>
          </w:p>
        </w:tc>
        <w:tc>
          <w:tcPr>
            <w:tcW w:w="1531" w:type="dxa"/>
            <w:noWrap/>
            <w:hideMark/>
          </w:tcPr>
          <w:p w14:paraId="7D209076"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5.9</w:t>
            </w:r>
          </w:p>
        </w:tc>
        <w:tc>
          <w:tcPr>
            <w:tcW w:w="1292" w:type="dxa"/>
            <w:noWrap/>
            <w:hideMark/>
          </w:tcPr>
          <w:p w14:paraId="6552EA9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4.9</w:t>
            </w:r>
          </w:p>
        </w:tc>
      </w:tr>
      <w:tr w:rsidR="000D3F01" w:rsidRPr="000D3F01" w14:paraId="24C4A9C9"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39ABEF99"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Bangladesh</w:t>
            </w:r>
          </w:p>
        </w:tc>
        <w:tc>
          <w:tcPr>
            <w:tcW w:w="859" w:type="dxa"/>
            <w:noWrap/>
            <w:hideMark/>
          </w:tcPr>
          <w:p w14:paraId="14139361"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753</w:t>
            </w:r>
          </w:p>
        </w:tc>
        <w:tc>
          <w:tcPr>
            <w:tcW w:w="1247" w:type="dxa"/>
            <w:noWrap/>
            <w:hideMark/>
          </w:tcPr>
          <w:p w14:paraId="4E09BF1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4</w:t>
            </w:r>
          </w:p>
        </w:tc>
        <w:tc>
          <w:tcPr>
            <w:tcW w:w="1385" w:type="dxa"/>
            <w:noWrap/>
            <w:hideMark/>
          </w:tcPr>
          <w:p w14:paraId="66F3A5F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1</w:t>
            </w:r>
          </w:p>
        </w:tc>
        <w:tc>
          <w:tcPr>
            <w:tcW w:w="1531" w:type="dxa"/>
            <w:noWrap/>
            <w:hideMark/>
          </w:tcPr>
          <w:p w14:paraId="2C322CA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9</w:t>
            </w:r>
          </w:p>
        </w:tc>
        <w:tc>
          <w:tcPr>
            <w:tcW w:w="1292" w:type="dxa"/>
            <w:noWrap/>
            <w:hideMark/>
          </w:tcPr>
          <w:p w14:paraId="1BE7C03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2.5</w:t>
            </w:r>
          </w:p>
        </w:tc>
      </w:tr>
      <w:tr w:rsidR="000D3F01" w:rsidRPr="000D3F01" w14:paraId="0E3D22CF"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7B24E46"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Belize</w:t>
            </w:r>
          </w:p>
        </w:tc>
        <w:tc>
          <w:tcPr>
            <w:tcW w:w="859" w:type="dxa"/>
            <w:noWrap/>
            <w:hideMark/>
          </w:tcPr>
          <w:p w14:paraId="7E71AD7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00</w:t>
            </w:r>
          </w:p>
        </w:tc>
        <w:tc>
          <w:tcPr>
            <w:tcW w:w="1247" w:type="dxa"/>
            <w:noWrap/>
            <w:hideMark/>
          </w:tcPr>
          <w:p w14:paraId="6A19A15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1</w:t>
            </w:r>
          </w:p>
        </w:tc>
        <w:tc>
          <w:tcPr>
            <w:tcW w:w="1385" w:type="dxa"/>
            <w:noWrap/>
            <w:hideMark/>
          </w:tcPr>
          <w:p w14:paraId="744FC6C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8</w:t>
            </w:r>
          </w:p>
        </w:tc>
        <w:tc>
          <w:tcPr>
            <w:tcW w:w="1531" w:type="dxa"/>
            <w:noWrap/>
            <w:hideMark/>
          </w:tcPr>
          <w:p w14:paraId="338A566E"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0</w:t>
            </w:r>
          </w:p>
        </w:tc>
        <w:tc>
          <w:tcPr>
            <w:tcW w:w="1292" w:type="dxa"/>
            <w:noWrap/>
            <w:hideMark/>
          </w:tcPr>
          <w:p w14:paraId="5D22770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8.0</w:t>
            </w:r>
          </w:p>
        </w:tc>
      </w:tr>
      <w:tr w:rsidR="000D3F01" w:rsidRPr="000D3F01" w14:paraId="576AFDFC"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5A6D1BD1"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Benin</w:t>
            </w:r>
          </w:p>
        </w:tc>
        <w:tc>
          <w:tcPr>
            <w:tcW w:w="859" w:type="dxa"/>
            <w:noWrap/>
            <w:hideMark/>
          </w:tcPr>
          <w:p w14:paraId="26D0F8B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17</w:t>
            </w:r>
          </w:p>
        </w:tc>
        <w:tc>
          <w:tcPr>
            <w:tcW w:w="1247" w:type="dxa"/>
            <w:noWrap/>
            <w:hideMark/>
          </w:tcPr>
          <w:p w14:paraId="39E3665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63DAF9B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8</w:t>
            </w:r>
          </w:p>
        </w:tc>
        <w:tc>
          <w:tcPr>
            <w:tcW w:w="1531" w:type="dxa"/>
            <w:noWrap/>
            <w:hideMark/>
          </w:tcPr>
          <w:p w14:paraId="62AACBF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3</w:t>
            </w:r>
          </w:p>
        </w:tc>
        <w:tc>
          <w:tcPr>
            <w:tcW w:w="1292" w:type="dxa"/>
            <w:noWrap/>
            <w:hideMark/>
          </w:tcPr>
          <w:p w14:paraId="4D5F2DC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5.5</w:t>
            </w:r>
          </w:p>
        </w:tc>
      </w:tr>
      <w:tr w:rsidR="000D3F01" w:rsidRPr="000D3F01" w14:paraId="1F5B8D00"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3E9E8137"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Bolivia</w:t>
            </w:r>
          </w:p>
        </w:tc>
        <w:tc>
          <w:tcPr>
            <w:tcW w:w="859" w:type="dxa"/>
            <w:noWrap/>
            <w:hideMark/>
          </w:tcPr>
          <w:p w14:paraId="61CFFE8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804</w:t>
            </w:r>
          </w:p>
        </w:tc>
        <w:tc>
          <w:tcPr>
            <w:tcW w:w="1247" w:type="dxa"/>
            <w:noWrap/>
            <w:hideMark/>
          </w:tcPr>
          <w:p w14:paraId="03659D2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2</w:t>
            </w:r>
          </w:p>
        </w:tc>
        <w:tc>
          <w:tcPr>
            <w:tcW w:w="1385" w:type="dxa"/>
            <w:noWrap/>
            <w:hideMark/>
          </w:tcPr>
          <w:p w14:paraId="6C4A958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8</w:t>
            </w:r>
          </w:p>
        </w:tc>
        <w:tc>
          <w:tcPr>
            <w:tcW w:w="1531" w:type="dxa"/>
            <w:noWrap/>
            <w:hideMark/>
          </w:tcPr>
          <w:p w14:paraId="0457CE1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w:t>
            </w:r>
          </w:p>
        </w:tc>
        <w:tc>
          <w:tcPr>
            <w:tcW w:w="1292" w:type="dxa"/>
            <w:noWrap/>
            <w:hideMark/>
          </w:tcPr>
          <w:p w14:paraId="37890A4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4.8</w:t>
            </w:r>
          </w:p>
        </w:tc>
      </w:tr>
      <w:tr w:rsidR="000D3F01" w:rsidRPr="000D3F01" w14:paraId="4E6CD92E"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163CF89E"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Costa Rica</w:t>
            </w:r>
          </w:p>
        </w:tc>
        <w:tc>
          <w:tcPr>
            <w:tcW w:w="859" w:type="dxa"/>
            <w:noWrap/>
            <w:hideMark/>
          </w:tcPr>
          <w:p w14:paraId="3C1A810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265</w:t>
            </w:r>
          </w:p>
        </w:tc>
        <w:tc>
          <w:tcPr>
            <w:tcW w:w="1247" w:type="dxa"/>
            <w:noWrap/>
            <w:hideMark/>
          </w:tcPr>
          <w:p w14:paraId="5FD54CF3"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09</w:t>
            </w:r>
          </w:p>
        </w:tc>
        <w:tc>
          <w:tcPr>
            <w:tcW w:w="1385" w:type="dxa"/>
            <w:noWrap/>
            <w:hideMark/>
          </w:tcPr>
          <w:p w14:paraId="14F5EAD6"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2</w:t>
            </w:r>
          </w:p>
        </w:tc>
        <w:tc>
          <w:tcPr>
            <w:tcW w:w="1531" w:type="dxa"/>
            <w:noWrap/>
            <w:hideMark/>
          </w:tcPr>
          <w:p w14:paraId="393EBE1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0</w:t>
            </w:r>
          </w:p>
        </w:tc>
        <w:tc>
          <w:tcPr>
            <w:tcW w:w="1292" w:type="dxa"/>
            <w:noWrap/>
            <w:hideMark/>
          </w:tcPr>
          <w:p w14:paraId="370ED0C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4.0</w:t>
            </w:r>
          </w:p>
        </w:tc>
      </w:tr>
      <w:tr w:rsidR="000D3F01" w:rsidRPr="000D3F01" w14:paraId="42B76905"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0D4A6F5"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Dominican Republic</w:t>
            </w:r>
          </w:p>
        </w:tc>
        <w:tc>
          <w:tcPr>
            <w:tcW w:w="859" w:type="dxa"/>
            <w:noWrap/>
            <w:hideMark/>
          </w:tcPr>
          <w:p w14:paraId="3915D866"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54</w:t>
            </w:r>
          </w:p>
        </w:tc>
        <w:tc>
          <w:tcPr>
            <w:tcW w:w="1247" w:type="dxa"/>
            <w:noWrap/>
            <w:hideMark/>
          </w:tcPr>
          <w:p w14:paraId="161BA144"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3D0669D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3</w:t>
            </w:r>
          </w:p>
        </w:tc>
        <w:tc>
          <w:tcPr>
            <w:tcW w:w="1531" w:type="dxa"/>
            <w:noWrap/>
            <w:hideMark/>
          </w:tcPr>
          <w:p w14:paraId="3A186462"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0</w:t>
            </w:r>
          </w:p>
        </w:tc>
        <w:tc>
          <w:tcPr>
            <w:tcW w:w="1292" w:type="dxa"/>
            <w:noWrap/>
            <w:hideMark/>
          </w:tcPr>
          <w:p w14:paraId="54CFCB4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4.1</w:t>
            </w:r>
          </w:p>
        </w:tc>
      </w:tr>
      <w:tr w:rsidR="000D3F01" w:rsidRPr="000D3F01" w14:paraId="4B14256A"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1144BE0F"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East Timor</w:t>
            </w:r>
          </w:p>
        </w:tc>
        <w:tc>
          <w:tcPr>
            <w:tcW w:w="859" w:type="dxa"/>
            <w:noWrap/>
            <w:hideMark/>
          </w:tcPr>
          <w:p w14:paraId="153C05B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31</w:t>
            </w:r>
          </w:p>
        </w:tc>
        <w:tc>
          <w:tcPr>
            <w:tcW w:w="1247" w:type="dxa"/>
            <w:noWrap/>
            <w:hideMark/>
          </w:tcPr>
          <w:p w14:paraId="3AB4F7A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4B8DB34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9</w:t>
            </w:r>
          </w:p>
        </w:tc>
        <w:tc>
          <w:tcPr>
            <w:tcW w:w="1531" w:type="dxa"/>
            <w:noWrap/>
            <w:hideMark/>
          </w:tcPr>
          <w:p w14:paraId="1622D2E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0</w:t>
            </w:r>
          </w:p>
        </w:tc>
        <w:tc>
          <w:tcPr>
            <w:tcW w:w="1292" w:type="dxa"/>
            <w:noWrap/>
            <w:hideMark/>
          </w:tcPr>
          <w:p w14:paraId="5101BF4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1.1</w:t>
            </w:r>
          </w:p>
        </w:tc>
      </w:tr>
      <w:tr w:rsidR="000D3F01" w:rsidRPr="000D3F01" w14:paraId="1219B01B"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5EEC41CD"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El Salvador</w:t>
            </w:r>
          </w:p>
        </w:tc>
        <w:tc>
          <w:tcPr>
            <w:tcW w:w="859" w:type="dxa"/>
            <w:noWrap/>
            <w:hideMark/>
          </w:tcPr>
          <w:p w14:paraId="28A53DB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15</w:t>
            </w:r>
          </w:p>
        </w:tc>
        <w:tc>
          <w:tcPr>
            <w:tcW w:w="1247" w:type="dxa"/>
            <w:noWrap/>
            <w:hideMark/>
          </w:tcPr>
          <w:p w14:paraId="663CC8E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3</w:t>
            </w:r>
          </w:p>
        </w:tc>
        <w:tc>
          <w:tcPr>
            <w:tcW w:w="1385" w:type="dxa"/>
            <w:noWrap/>
            <w:hideMark/>
          </w:tcPr>
          <w:p w14:paraId="44F42DB2"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8</w:t>
            </w:r>
          </w:p>
        </w:tc>
        <w:tc>
          <w:tcPr>
            <w:tcW w:w="1531" w:type="dxa"/>
            <w:noWrap/>
            <w:hideMark/>
          </w:tcPr>
          <w:p w14:paraId="6689CF1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3</w:t>
            </w:r>
          </w:p>
        </w:tc>
        <w:tc>
          <w:tcPr>
            <w:tcW w:w="1292" w:type="dxa"/>
            <w:noWrap/>
            <w:hideMark/>
          </w:tcPr>
          <w:p w14:paraId="4FDAA5D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8.7</w:t>
            </w:r>
          </w:p>
        </w:tc>
      </w:tr>
      <w:tr w:rsidR="000D3F01" w:rsidRPr="000D3F01" w14:paraId="66B472C1"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E85C4B6"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Fiji</w:t>
            </w:r>
          </w:p>
        </w:tc>
        <w:tc>
          <w:tcPr>
            <w:tcW w:w="859" w:type="dxa"/>
            <w:noWrap/>
            <w:hideMark/>
          </w:tcPr>
          <w:p w14:paraId="6CD8703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537</w:t>
            </w:r>
          </w:p>
        </w:tc>
        <w:tc>
          <w:tcPr>
            <w:tcW w:w="1247" w:type="dxa"/>
            <w:noWrap/>
            <w:hideMark/>
          </w:tcPr>
          <w:p w14:paraId="46555EE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54274A1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9</w:t>
            </w:r>
          </w:p>
        </w:tc>
        <w:tc>
          <w:tcPr>
            <w:tcW w:w="1531" w:type="dxa"/>
            <w:noWrap/>
            <w:hideMark/>
          </w:tcPr>
          <w:p w14:paraId="025243B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3</w:t>
            </w:r>
          </w:p>
        </w:tc>
        <w:tc>
          <w:tcPr>
            <w:tcW w:w="1292" w:type="dxa"/>
            <w:noWrap/>
            <w:hideMark/>
          </w:tcPr>
          <w:p w14:paraId="28FC00B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4.5</w:t>
            </w:r>
          </w:p>
        </w:tc>
      </w:tr>
      <w:tr w:rsidR="000D3F01" w:rsidRPr="000D3F01" w14:paraId="2CA4FEB2"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33A333C6"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Ghana</w:t>
            </w:r>
          </w:p>
        </w:tc>
        <w:tc>
          <w:tcPr>
            <w:tcW w:w="859" w:type="dxa"/>
            <w:noWrap/>
            <w:hideMark/>
          </w:tcPr>
          <w:p w14:paraId="17060EB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110</w:t>
            </w:r>
          </w:p>
        </w:tc>
        <w:tc>
          <w:tcPr>
            <w:tcW w:w="1247" w:type="dxa"/>
            <w:noWrap/>
            <w:hideMark/>
          </w:tcPr>
          <w:p w14:paraId="5E6F6FE0"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2</w:t>
            </w:r>
          </w:p>
        </w:tc>
        <w:tc>
          <w:tcPr>
            <w:tcW w:w="1385" w:type="dxa"/>
            <w:noWrap/>
            <w:hideMark/>
          </w:tcPr>
          <w:p w14:paraId="7423C5B4"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2</w:t>
            </w:r>
          </w:p>
        </w:tc>
        <w:tc>
          <w:tcPr>
            <w:tcW w:w="1531" w:type="dxa"/>
            <w:noWrap/>
            <w:hideMark/>
          </w:tcPr>
          <w:p w14:paraId="1B6488B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6.6</w:t>
            </w:r>
          </w:p>
        </w:tc>
        <w:tc>
          <w:tcPr>
            <w:tcW w:w="1292" w:type="dxa"/>
            <w:noWrap/>
            <w:hideMark/>
          </w:tcPr>
          <w:p w14:paraId="7ADDDE45"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9.4</w:t>
            </w:r>
          </w:p>
        </w:tc>
      </w:tr>
      <w:tr w:rsidR="000D3F01" w:rsidRPr="000D3F01" w14:paraId="25749511"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50CBAF6E"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Honduras</w:t>
            </w:r>
          </w:p>
        </w:tc>
        <w:tc>
          <w:tcPr>
            <w:tcW w:w="859" w:type="dxa"/>
            <w:noWrap/>
            <w:hideMark/>
          </w:tcPr>
          <w:p w14:paraId="3115F4B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486</w:t>
            </w:r>
          </w:p>
        </w:tc>
        <w:tc>
          <w:tcPr>
            <w:tcW w:w="1247" w:type="dxa"/>
            <w:noWrap/>
            <w:hideMark/>
          </w:tcPr>
          <w:p w14:paraId="3259DD95"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2</w:t>
            </w:r>
          </w:p>
        </w:tc>
        <w:tc>
          <w:tcPr>
            <w:tcW w:w="1385" w:type="dxa"/>
            <w:noWrap/>
            <w:hideMark/>
          </w:tcPr>
          <w:p w14:paraId="3C96737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9</w:t>
            </w:r>
          </w:p>
        </w:tc>
        <w:tc>
          <w:tcPr>
            <w:tcW w:w="1531" w:type="dxa"/>
            <w:noWrap/>
            <w:hideMark/>
          </w:tcPr>
          <w:p w14:paraId="72D7BFD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7.1</w:t>
            </w:r>
          </w:p>
        </w:tc>
        <w:tc>
          <w:tcPr>
            <w:tcW w:w="1292" w:type="dxa"/>
            <w:noWrap/>
            <w:hideMark/>
          </w:tcPr>
          <w:p w14:paraId="59E79CB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8</w:t>
            </w:r>
          </w:p>
        </w:tc>
      </w:tr>
      <w:tr w:rsidR="000D3F01" w:rsidRPr="000D3F01" w14:paraId="58398130"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04876C92"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Indonesia</w:t>
            </w:r>
          </w:p>
        </w:tc>
        <w:tc>
          <w:tcPr>
            <w:tcW w:w="859" w:type="dxa"/>
            <w:noWrap/>
            <w:hideMark/>
          </w:tcPr>
          <w:p w14:paraId="5A5CC3C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806</w:t>
            </w:r>
          </w:p>
        </w:tc>
        <w:tc>
          <w:tcPr>
            <w:tcW w:w="1247" w:type="dxa"/>
            <w:noWrap/>
            <w:hideMark/>
          </w:tcPr>
          <w:p w14:paraId="33CF7F9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3A5F671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4</w:t>
            </w:r>
          </w:p>
        </w:tc>
        <w:tc>
          <w:tcPr>
            <w:tcW w:w="1531" w:type="dxa"/>
            <w:noWrap/>
            <w:hideMark/>
          </w:tcPr>
          <w:p w14:paraId="79032BB4"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9</w:t>
            </w:r>
          </w:p>
        </w:tc>
        <w:tc>
          <w:tcPr>
            <w:tcW w:w="1292" w:type="dxa"/>
            <w:noWrap/>
            <w:hideMark/>
          </w:tcPr>
          <w:p w14:paraId="09B0A1B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4.3</w:t>
            </w:r>
          </w:p>
        </w:tc>
      </w:tr>
      <w:tr w:rsidR="000D3F01" w:rsidRPr="000D3F01" w14:paraId="63082C59"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311DEAC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Jamaica</w:t>
            </w:r>
          </w:p>
        </w:tc>
        <w:tc>
          <w:tcPr>
            <w:tcW w:w="859" w:type="dxa"/>
            <w:noWrap/>
            <w:hideMark/>
          </w:tcPr>
          <w:p w14:paraId="63C3993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61</w:t>
            </w:r>
          </w:p>
        </w:tc>
        <w:tc>
          <w:tcPr>
            <w:tcW w:w="1247" w:type="dxa"/>
            <w:noWrap/>
            <w:hideMark/>
          </w:tcPr>
          <w:p w14:paraId="61D8FE03"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5C9593AD"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0</w:t>
            </w:r>
          </w:p>
        </w:tc>
        <w:tc>
          <w:tcPr>
            <w:tcW w:w="1531" w:type="dxa"/>
            <w:noWrap/>
            <w:hideMark/>
          </w:tcPr>
          <w:p w14:paraId="714F44D6"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8.7</w:t>
            </w:r>
          </w:p>
        </w:tc>
        <w:tc>
          <w:tcPr>
            <w:tcW w:w="1292" w:type="dxa"/>
            <w:noWrap/>
            <w:hideMark/>
          </w:tcPr>
          <w:p w14:paraId="0910C2A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7.0</w:t>
            </w:r>
          </w:p>
        </w:tc>
      </w:tr>
      <w:tr w:rsidR="000D3F01" w:rsidRPr="000D3F01" w14:paraId="02D59F84"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B9A4E9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Kiribati</w:t>
            </w:r>
          </w:p>
        </w:tc>
        <w:tc>
          <w:tcPr>
            <w:tcW w:w="859" w:type="dxa"/>
            <w:noWrap/>
            <w:hideMark/>
          </w:tcPr>
          <w:p w14:paraId="79C4CA4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340</w:t>
            </w:r>
          </w:p>
        </w:tc>
        <w:tc>
          <w:tcPr>
            <w:tcW w:w="1247" w:type="dxa"/>
            <w:noWrap/>
            <w:hideMark/>
          </w:tcPr>
          <w:p w14:paraId="0D91933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1</w:t>
            </w:r>
          </w:p>
        </w:tc>
        <w:tc>
          <w:tcPr>
            <w:tcW w:w="1385" w:type="dxa"/>
            <w:noWrap/>
            <w:hideMark/>
          </w:tcPr>
          <w:p w14:paraId="24CA458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5</w:t>
            </w:r>
          </w:p>
        </w:tc>
        <w:tc>
          <w:tcPr>
            <w:tcW w:w="1531" w:type="dxa"/>
            <w:noWrap/>
            <w:hideMark/>
          </w:tcPr>
          <w:p w14:paraId="7EDA38F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0.8</w:t>
            </w:r>
          </w:p>
        </w:tc>
        <w:tc>
          <w:tcPr>
            <w:tcW w:w="1292" w:type="dxa"/>
            <w:noWrap/>
            <w:hideMark/>
          </w:tcPr>
          <w:p w14:paraId="14C91FC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1</w:t>
            </w:r>
          </w:p>
        </w:tc>
      </w:tr>
      <w:tr w:rsidR="000D3F01" w:rsidRPr="000D3F01" w14:paraId="7739A476"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58554C97"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Laos</w:t>
            </w:r>
          </w:p>
        </w:tc>
        <w:tc>
          <w:tcPr>
            <w:tcW w:w="859" w:type="dxa"/>
            <w:noWrap/>
            <w:hideMark/>
          </w:tcPr>
          <w:p w14:paraId="5B681B31"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44</w:t>
            </w:r>
          </w:p>
        </w:tc>
        <w:tc>
          <w:tcPr>
            <w:tcW w:w="1247" w:type="dxa"/>
            <w:noWrap/>
            <w:hideMark/>
          </w:tcPr>
          <w:p w14:paraId="43E80B9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3811125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0</w:t>
            </w:r>
          </w:p>
        </w:tc>
        <w:tc>
          <w:tcPr>
            <w:tcW w:w="1531" w:type="dxa"/>
            <w:noWrap/>
            <w:hideMark/>
          </w:tcPr>
          <w:p w14:paraId="01FA85A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9</w:t>
            </w:r>
          </w:p>
        </w:tc>
        <w:tc>
          <w:tcPr>
            <w:tcW w:w="1292" w:type="dxa"/>
            <w:noWrap/>
            <w:hideMark/>
          </w:tcPr>
          <w:p w14:paraId="02E71C6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9.5</w:t>
            </w:r>
          </w:p>
        </w:tc>
      </w:tr>
      <w:tr w:rsidR="000D3F01" w:rsidRPr="000D3F01" w14:paraId="0C0EC885"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9673C2B"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Lebanon</w:t>
            </w:r>
          </w:p>
        </w:tc>
        <w:tc>
          <w:tcPr>
            <w:tcW w:w="859" w:type="dxa"/>
            <w:noWrap/>
            <w:hideMark/>
          </w:tcPr>
          <w:p w14:paraId="087C392E"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347</w:t>
            </w:r>
          </w:p>
        </w:tc>
        <w:tc>
          <w:tcPr>
            <w:tcW w:w="1247" w:type="dxa"/>
            <w:noWrap/>
            <w:hideMark/>
          </w:tcPr>
          <w:p w14:paraId="20AA616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4368193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2</w:t>
            </w:r>
          </w:p>
        </w:tc>
        <w:tc>
          <w:tcPr>
            <w:tcW w:w="1531" w:type="dxa"/>
            <w:noWrap/>
            <w:hideMark/>
          </w:tcPr>
          <w:p w14:paraId="0B9B460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1</w:t>
            </w:r>
          </w:p>
        </w:tc>
        <w:tc>
          <w:tcPr>
            <w:tcW w:w="1292" w:type="dxa"/>
            <w:noWrap/>
            <w:hideMark/>
          </w:tcPr>
          <w:p w14:paraId="5EDAD44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2.0</w:t>
            </w:r>
          </w:p>
        </w:tc>
      </w:tr>
      <w:tr w:rsidR="000D3F01" w:rsidRPr="000D3F01" w14:paraId="740EE5F3"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E2F3B2F"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Liberia</w:t>
            </w:r>
          </w:p>
        </w:tc>
        <w:tc>
          <w:tcPr>
            <w:tcW w:w="859" w:type="dxa"/>
            <w:noWrap/>
            <w:hideMark/>
          </w:tcPr>
          <w:p w14:paraId="64FE3BA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41</w:t>
            </w:r>
          </w:p>
        </w:tc>
        <w:tc>
          <w:tcPr>
            <w:tcW w:w="1247" w:type="dxa"/>
            <w:noWrap/>
            <w:hideMark/>
          </w:tcPr>
          <w:p w14:paraId="0842B396"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01F02D0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1</w:t>
            </w:r>
          </w:p>
        </w:tc>
        <w:tc>
          <w:tcPr>
            <w:tcW w:w="1531" w:type="dxa"/>
            <w:noWrap/>
            <w:hideMark/>
          </w:tcPr>
          <w:p w14:paraId="75FC2D7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3.9</w:t>
            </w:r>
          </w:p>
        </w:tc>
        <w:tc>
          <w:tcPr>
            <w:tcW w:w="1292" w:type="dxa"/>
            <w:noWrap/>
            <w:hideMark/>
          </w:tcPr>
          <w:p w14:paraId="6669632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7.4</w:t>
            </w:r>
          </w:p>
        </w:tc>
      </w:tr>
      <w:tr w:rsidR="000D3F01" w:rsidRPr="000D3F01" w14:paraId="34DAC8AB"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A98A059"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Malaysia</w:t>
            </w:r>
          </w:p>
        </w:tc>
        <w:tc>
          <w:tcPr>
            <w:tcW w:w="859" w:type="dxa"/>
            <w:noWrap/>
            <w:hideMark/>
          </w:tcPr>
          <w:p w14:paraId="4C4C66F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273</w:t>
            </w:r>
          </w:p>
        </w:tc>
        <w:tc>
          <w:tcPr>
            <w:tcW w:w="1247" w:type="dxa"/>
            <w:noWrap/>
            <w:hideMark/>
          </w:tcPr>
          <w:p w14:paraId="2A16526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2</w:t>
            </w:r>
          </w:p>
        </w:tc>
        <w:tc>
          <w:tcPr>
            <w:tcW w:w="1385" w:type="dxa"/>
            <w:noWrap/>
            <w:hideMark/>
          </w:tcPr>
          <w:p w14:paraId="35649A0E"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9</w:t>
            </w:r>
          </w:p>
        </w:tc>
        <w:tc>
          <w:tcPr>
            <w:tcW w:w="1531" w:type="dxa"/>
            <w:noWrap/>
            <w:hideMark/>
          </w:tcPr>
          <w:p w14:paraId="6F76D3F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0</w:t>
            </w:r>
          </w:p>
        </w:tc>
        <w:tc>
          <w:tcPr>
            <w:tcW w:w="1292" w:type="dxa"/>
            <w:noWrap/>
            <w:hideMark/>
          </w:tcPr>
          <w:p w14:paraId="3CAF86F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9.2</w:t>
            </w:r>
          </w:p>
        </w:tc>
      </w:tr>
      <w:tr w:rsidR="000D3F01" w:rsidRPr="000D3F01" w14:paraId="57FD50F4"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8510E67"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Mauritius</w:t>
            </w:r>
          </w:p>
        </w:tc>
        <w:tc>
          <w:tcPr>
            <w:tcW w:w="859" w:type="dxa"/>
            <w:noWrap/>
            <w:hideMark/>
          </w:tcPr>
          <w:p w14:paraId="68A26DC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955</w:t>
            </w:r>
          </w:p>
        </w:tc>
        <w:tc>
          <w:tcPr>
            <w:tcW w:w="1247" w:type="dxa"/>
            <w:noWrap/>
            <w:hideMark/>
          </w:tcPr>
          <w:p w14:paraId="3A5ADF8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4B3F507C"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4</w:t>
            </w:r>
          </w:p>
        </w:tc>
        <w:tc>
          <w:tcPr>
            <w:tcW w:w="1531" w:type="dxa"/>
            <w:noWrap/>
            <w:hideMark/>
          </w:tcPr>
          <w:p w14:paraId="56FF6F3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4.3</w:t>
            </w:r>
          </w:p>
        </w:tc>
        <w:tc>
          <w:tcPr>
            <w:tcW w:w="1292" w:type="dxa"/>
            <w:noWrap/>
            <w:hideMark/>
          </w:tcPr>
          <w:p w14:paraId="205AD72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5.7</w:t>
            </w:r>
          </w:p>
        </w:tc>
      </w:tr>
      <w:tr w:rsidR="000D3F01" w:rsidRPr="000D3F01" w14:paraId="3EC52228"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C1793A8"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Mongolia</w:t>
            </w:r>
          </w:p>
        </w:tc>
        <w:tc>
          <w:tcPr>
            <w:tcW w:w="859" w:type="dxa"/>
            <w:noWrap/>
            <w:hideMark/>
          </w:tcPr>
          <w:p w14:paraId="1F8866E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707</w:t>
            </w:r>
          </w:p>
        </w:tc>
        <w:tc>
          <w:tcPr>
            <w:tcW w:w="1247" w:type="dxa"/>
            <w:noWrap/>
            <w:hideMark/>
          </w:tcPr>
          <w:p w14:paraId="4EE081B6"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3</w:t>
            </w:r>
          </w:p>
        </w:tc>
        <w:tc>
          <w:tcPr>
            <w:tcW w:w="1385" w:type="dxa"/>
            <w:noWrap/>
            <w:hideMark/>
          </w:tcPr>
          <w:p w14:paraId="15DCFC2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8</w:t>
            </w:r>
          </w:p>
        </w:tc>
        <w:tc>
          <w:tcPr>
            <w:tcW w:w="1531" w:type="dxa"/>
            <w:noWrap/>
            <w:hideMark/>
          </w:tcPr>
          <w:p w14:paraId="59C1761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5</w:t>
            </w:r>
          </w:p>
        </w:tc>
        <w:tc>
          <w:tcPr>
            <w:tcW w:w="1292" w:type="dxa"/>
            <w:noWrap/>
            <w:hideMark/>
          </w:tcPr>
          <w:p w14:paraId="6DDC7D70"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0.5</w:t>
            </w:r>
          </w:p>
        </w:tc>
      </w:tr>
      <w:tr w:rsidR="000D3F01" w:rsidRPr="000D3F01" w14:paraId="3C07D79D"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BBC24BC"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Mozambique</w:t>
            </w:r>
          </w:p>
        </w:tc>
        <w:tc>
          <w:tcPr>
            <w:tcW w:w="859" w:type="dxa"/>
            <w:noWrap/>
            <w:hideMark/>
          </w:tcPr>
          <w:p w14:paraId="6BDA0FB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68</w:t>
            </w:r>
          </w:p>
        </w:tc>
        <w:tc>
          <w:tcPr>
            <w:tcW w:w="1247" w:type="dxa"/>
            <w:noWrap/>
            <w:hideMark/>
          </w:tcPr>
          <w:p w14:paraId="2799F45D"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58406AA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0</w:t>
            </w:r>
          </w:p>
        </w:tc>
        <w:tc>
          <w:tcPr>
            <w:tcW w:w="1531" w:type="dxa"/>
            <w:noWrap/>
            <w:hideMark/>
          </w:tcPr>
          <w:p w14:paraId="3A4769F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8</w:t>
            </w:r>
          </w:p>
        </w:tc>
        <w:tc>
          <w:tcPr>
            <w:tcW w:w="1292" w:type="dxa"/>
            <w:noWrap/>
            <w:hideMark/>
          </w:tcPr>
          <w:p w14:paraId="60B933D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6.8</w:t>
            </w:r>
          </w:p>
        </w:tc>
      </w:tr>
      <w:tr w:rsidR="000D3F01" w:rsidRPr="000D3F01" w14:paraId="0E19395E"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13E78791"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Myanmar</w:t>
            </w:r>
          </w:p>
        </w:tc>
        <w:tc>
          <w:tcPr>
            <w:tcW w:w="859" w:type="dxa"/>
            <w:noWrap/>
            <w:hideMark/>
          </w:tcPr>
          <w:p w14:paraId="34487DD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237</w:t>
            </w:r>
          </w:p>
        </w:tc>
        <w:tc>
          <w:tcPr>
            <w:tcW w:w="1247" w:type="dxa"/>
            <w:noWrap/>
            <w:hideMark/>
          </w:tcPr>
          <w:p w14:paraId="5C11B6B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2E9A869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6</w:t>
            </w:r>
          </w:p>
        </w:tc>
        <w:tc>
          <w:tcPr>
            <w:tcW w:w="1531" w:type="dxa"/>
            <w:noWrap/>
            <w:hideMark/>
          </w:tcPr>
          <w:p w14:paraId="792ACE22"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1</w:t>
            </w:r>
          </w:p>
        </w:tc>
        <w:tc>
          <w:tcPr>
            <w:tcW w:w="1292" w:type="dxa"/>
            <w:noWrap/>
            <w:hideMark/>
          </w:tcPr>
          <w:p w14:paraId="7A32E8C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3.5</w:t>
            </w:r>
          </w:p>
        </w:tc>
      </w:tr>
      <w:tr w:rsidR="000D3F01" w:rsidRPr="000D3F01" w14:paraId="2D3D460A"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8BA9699"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Namibia</w:t>
            </w:r>
          </w:p>
        </w:tc>
        <w:tc>
          <w:tcPr>
            <w:tcW w:w="859" w:type="dxa"/>
            <w:noWrap/>
            <w:hideMark/>
          </w:tcPr>
          <w:p w14:paraId="2930686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936</w:t>
            </w:r>
          </w:p>
        </w:tc>
        <w:tc>
          <w:tcPr>
            <w:tcW w:w="1247" w:type="dxa"/>
            <w:noWrap/>
            <w:hideMark/>
          </w:tcPr>
          <w:p w14:paraId="412275A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3</w:t>
            </w:r>
          </w:p>
        </w:tc>
        <w:tc>
          <w:tcPr>
            <w:tcW w:w="1385" w:type="dxa"/>
            <w:noWrap/>
            <w:hideMark/>
          </w:tcPr>
          <w:p w14:paraId="6208B55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9</w:t>
            </w:r>
          </w:p>
        </w:tc>
        <w:tc>
          <w:tcPr>
            <w:tcW w:w="1531" w:type="dxa"/>
            <w:noWrap/>
            <w:hideMark/>
          </w:tcPr>
          <w:p w14:paraId="0322193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6.2</w:t>
            </w:r>
          </w:p>
        </w:tc>
        <w:tc>
          <w:tcPr>
            <w:tcW w:w="1292" w:type="dxa"/>
            <w:noWrap/>
            <w:hideMark/>
          </w:tcPr>
          <w:p w14:paraId="4E2CF19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1.1</w:t>
            </w:r>
          </w:p>
        </w:tc>
      </w:tr>
      <w:tr w:rsidR="000D3F01" w:rsidRPr="000D3F01" w14:paraId="4D262C72"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2B4B4BE"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Nepal</w:t>
            </w:r>
          </w:p>
        </w:tc>
        <w:tc>
          <w:tcPr>
            <w:tcW w:w="859" w:type="dxa"/>
            <w:noWrap/>
            <w:hideMark/>
          </w:tcPr>
          <w:p w14:paraId="09869EF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616</w:t>
            </w:r>
          </w:p>
        </w:tc>
        <w:tc>
          <w:tcPr>
            <w:tcW w:w="1247" w:type="dxa"/>
            <w:noWrap/>
            <w:hideMark/>
          </w:tcPr>
          <w:p w14:paraId="0C8D173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1BC05646"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9</w:t>
            </w:r>
          </w:p>
        </w:tc>
        <w:tc>
          <w:tcPr>
            <w:tcW w:w="1531" w:type="dxa"/>
            <w:noWrap/>
            <w:hideMark/>
          </w:tcPr>
          <w:p w14:paraId="3CBA853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4</w:t>
            </w:r>
          </w:p>
        </w:tc>
        <w:tc>
          <w:tcPr>
            <w:tcW w:w="1292" w:type="dxa"/>
            <w:noWrap/>
            <w:hideMark/>
          </w:tcPr>
          <w:p w14:paraId="5A96256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6.0</w:t>
            </w:r>
          </w:p>
        </w:tc>
      </w:tr>
      <w:tr w:rsidR="000D3F01" w:rsidRPr="000D3F01" w14:paraId="5ED441A1"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C84028E"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Paraguay</w:t>
            </w:r>
          </w:p>
        </w:tc>
        <w:tc>
          <w:tcPr>
            <w:tcW w:w="859" w:type="dxa"/>
            <w:noWrap/>
            <w:hideMark/>
          </w:tcPr>
          <w:p w14:paraId="7F62E610"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972</w:t>
            </w:r>
          </w:p>
        </w:tc>
        <w:tc>
          <w:tcPr>
            <w:tcW w:w="1247" w:type="dxa"/>
            <w:noWrap/>
            <w:hideMark/>
          </w:tcPr>
          <w:p w14:paraId="1020E3E9"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58D40AE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7</w:t>
            </w:r>
          </w:p>
        </w:tc>
        <w:tc>
          <w:tcPr>
            <w:tcW w:w="1531" w:type="dxa"/>
            <w:noWrap/>
            <w:hideMark/>
          </w:tcPr>
          <w:p w14:paraId="59B42985"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0.3</w:t>
            </w:r>
          </w:p>
        </w:tc>
        <w:tc>
          <w:tcPr>
            <w:tcW w:w="1292" w:type="dxa"/>
            <w:noWrap/>
            <w:hideMark/>
          </w:tcPr>
          <w:p w14:paraId="6FA9C415"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5.7</w:t>
            </w:r>
          </w:p>
        </w:tc>
      </w:tr>
      <w:tr w:rsidR="000D3F01" w:rsidRPr="000D3F01" w14:paraId="7BCD18B6"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0FE69BD4"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Peru</w:t>
            </w:r>
          </w:p>
        </w:tc>
        <w:tc>
          <w:tcPr>
            <w:tcW w:w="859" w:type="dxa"/>
            <w:noWrap/>
            <w:hideMark/>
          </w:tcPr>
          <w:p w14:paraId="1CF4BB6E"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359</w:t>
            </w:r>
          </w:p>
        </w:tc>
        <w:tc>
          <w:tcPr>
            <w:tcW w:w="1247" w:type="dxa"/>
            <w:noWrap/>
            <w:hideMark/>
          </w:tcPr>
          <w:p w14:paraId="73C73344"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0</w:t>
            </w:r>
          </w:p>
        </w:tc>
        <w:tc>
          <w:tcPr>
            <w:tcW w:w="1385" w:type="dxa"/>
            <w:noWrap/>
            <w:hideMark/>
          </w:tcPr>
          <w:p w14:paraId="3C069C6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5</w:t>
            </w:r>
          </w:p>
        </w:tc>
        <w:tc>
          <w:tcPr>
            <w:tcW w:w="1531" w:type="dxa"/>
            <w:noWrap/>
            <w:hideMark/>
          </w:tcPr>
          <w:p w14:paraId="64AB206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7.1</w:t>
            </w:r>
          </w:p>
        </w:tc>
        <w:tc>
          <w:tcPr>
            <w:tcW w:w="1292" w:type="dxa"/>
            <w:noWrap/>
            <w:hideMark/>
          </w:tcPr>
          <w:p w14:paraId="14076C2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7.4</w:t>
            </w:r>
          </w:p>
        </w:tc>
      </w:tr>
      <w:tr w:rsidR="000D3F01" w:rsidRPr="000D3F01" w14:paraId="27F86230"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063A0AB0"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Philippines</w:t>
            </w:r>
          </w:p>
        </w:tc>
        <w:tc>
          <w:tcPr>
            <w:tcW w:w="859" w:type="dxa"/>
            <w:noWrap/>
            <w:hideMark/>
          </w:tcPr>
          <w:p w14:paraId="7BB8AC1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162</w:t>
            </w:r>
          </w:p>
        </w:tc>
        <w:tc>
          <w:tcPr>
            <w:tcW w:w="1247" w:type="dxa"/>
            <w:noWrap/>
            <w:hideMark/>
          </w:tcPr>
          <w:p w14:paraId="76B0053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59C4F4C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9</w:t>
            </w:r>
          </w:p>
        </w:tc>
        <w:tc>
          <w:tcPr>
            <w:tcW w:w="1531" w:type="dxa"/>
            <w:noWrap/>
            <w:hideMark/>
          </w:tcPr>
          <w:p w14:paraId="73F07D57"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6.4</w:t>
            </w:r>
          </w:p>
        </w:tc>
        <w:tc>
          <w:tcPr>
            <w:tcW w:w="1292" w:type="dxa"/>
            <w:noWrap/>
            <w:hideMark/>
          </w:tcPr>
          <w:p w14:paraId="6C05722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8.5</w:t>
            </w:r>
          </w:p>
        </w:tc>
      </w:tr>
      <w:tr w:rsidR="000D3F01" w:rsidRPr="000D3F01" w14:paraId="3482350A"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EDB8B33"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Samoa</w:t>
            </w:r>
          </w:p>
        </w:tc>
        <w:tc>
          <w:tcPr>
            <w:tcW w:w="859" w:type="dxa"/>
            <w:noWrap/>
            <w:hideMark/>
          </w:tcPr>
          <w:p w14:paraId="4778137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200</w:t>
            </w:r>
          </w:p>
        </w:tc>
        <w:tc>
          <w:tcPr>
            <w:tcW w:w="1247" w:type="dxa"/>
            <w:noWrap/>
            <w:hideMark/>
          </w:tcPr>
          <w:p w14:paraId="648FCAD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1</w:t>
            </w:r>
          </w:p>
        </w:tc>
        <w:tc>
          <w:tcPr>
            <w:tcW w:w="1385" w:type="dxa"/>
            <w:noWrap/>
            <w:hideMark/>
          </w:tcPr>
          <w:p w14:paraId="7B64A72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9</w:t>
            </w:r>
          </w:p>
        </w:tc>
        <w:tc>
          <w:tcPr>
            <w:tcW w:w="1531" w:type="dxa"/>
            <w:noWrap/>
            <w:hideMark/>
          </w:tcPr>
          <w:p w14:paraId="5F6DDE08"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0.7</w:t>
            </w:r>
          </w:p>
        </w:tc>
        <w:tc>
          <w:tcPr>
            <w:tcW w:w="1292" w:type="dxa"/>
            <w:noWrap/>
            <w:hideMark/>
          </w:tcPr>
          <w:p w14:paraId="14EBC8C7"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71.1</w:t>
            </w:r>
          </w:p>
        </w:tc>
      </w:tr>
      <w:tr w:rsidR="000D3F01" w:rsidRPr="000D3F01" w14:paraId="29B82D19"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023983B3"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Solomon Islands</w:t>
            </w:r>
          </w:p>
        </w:tc>
        <w:tc>
          <w:tcPr>
            <w:tcW w:w="859" w:type="dxa"/>
            <w:noWrap/>
            <w:hideMark/>
          </w:tcPr>
          <w:p w14:paraId="737E0CF1"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25</w:t>
            </w:r>
          </w:p>
        </w:tc>
        <w:tc>
          <w:tcPr>
            <w:tcW w:w="1247" w:type="dxa"/>
            <w:noWrap/>
            <w:hideMark/>
          </w:tcPr>
          <w:p w14:paraId="45C36C1E"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1</w:t>
            </w:r>
          </w:p>
        </w:tc>
        <w:tc>
          <w:tcPr>
            <w:tcW w:w="1385" w:type="dxa"/>
            <w:noWrap/>
            <w:hideMark/>
          </w:tcPr>
          <w:p w14:paraId="7517A153"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5</w:t>
            </w:r>
          </w:p>
        </w:tc>
        <w:tc>
          <w:tcPr>
            <w:tcW w:w="1531" w:type="dxa"/>
            <w:noWrap/>
            <w:hideMark/>
          </w:tcPr>
          <w:p w14:paraId="2694D29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2.7</w:t>
            </w:r>
          </w:p>
        </w:tc>
        <w:tc>
          <w:tcPr>
            <w:tcW w:w="1292" w:type="dxa"/>
            <w:noWrap/>
            <w:hideMark/>
          </w:tcPr>
          <w:p w14:paraId="36605C0D"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5.5</w:t>
            </w:r>
          </w:p>
        </w:tc>
      </w:tr>
      <w:tr w:rsidR="000D3F01" w:rsidRPr="000D3F01" w14:paraId="77AFBBC4"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19A6F1C6"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Sri Lanka</w:t>
            </w:r>
          </w:p>
        </w:tc>
        <w:tc>
          <w:tcPr>
            <w:tcW w:w="859" w:type="dxa"/>
            <w:noWrap/>
            <w:hideMark/>
          </w:tcPr>
          <w:p w14:paraId="3495FCAA"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254</w:t>
            </w:r>
          </w:p>
        </w:tc>
        <w:tc>
          <w:tcPr>
            <w:tcW w:w="1247" w:type="dxa"/>
            <w:noWrap/>
            <w:hideMark/>
          </w:tcPr>
          <w:p w14:paraId="790AE76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325BB4CE"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9</w:t>
            </w:r>
          </w:p>
        </w:tc>
        <w:tc>
          <w:tcPr>
            <w:tcW w:w="1531" w:type="dxa"/>
            <w:noWrap/>
            <w:hideMark/>
          </w:tcPr>
          <w:p w14:paraId="033415C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8</w:t>
            </w:r>
          </w:p>
        </w:tc>
        <w:tc>
          <w:tcPr>
            <w:tcW w:w="1292" w:type="dxa"/>
            <w:noWrap/>
            <w:hideMark/>
          </w:tcPr>
          <w:p w14:paraId="0034766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38.1</w:t>
            </w:r>
          </w:p>
        </w:tc>
      </w:tr>
      <w:tr w:rsidR="000D3F01" w:rsidRPr="000D3F01" w14:paraId="14DBA041"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2BC33753"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Suriname</w:t>
            </w:r>
          </w:p>
        </w:tc>
        <w:tc>
          <w:tcPr>
            <w:tcW w:w="859" w:type="dxa"/>
            <w:noWrap/>
            <w:hideMark/>
          </w:tcPr>
          <w:p w14:paraId="7B2E2EC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453</w:t>
            </w:r>
          </w:p>
        </w:tc>
        <w:tc>
          <w:tcPr>
            <w:tcW w:w="1247" w:type="dxa"/>
            <w:noWrap/>
            <w:hideMark/>
          </w:tcPr>
          <w:p w14:paraId="35C6BC3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242FCED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3</w:t>
            </w:r>
          </w:p>
        </w:tc>
        <w:tc>
          <w:tcPr>
            <w:tcW w:w="1531" w:type="dxa"/>
            <w:noWrap/>
            <w:hideMark/>
          </w:tcPr>
          <w:p w14:paraId="591E084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4</w:t>
            </w:r>
          </w:p>
        </w:tc>
        <w:tc>
          <w:tcPr>
            <w:tcW w:w="1292" w:type="dxa"/>
            <w:noWrap/>
            <w:hideMark/>
          </w:tcPr>
          <w:p w14:paraId="7030A29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3.5</w:t>
            </w:r>
          </w:p>
        </w:tc>
      </w:tr>
      <w:tr w:rsidR="000D3F01" w:rsidRPr="000D3F01" w14:paraId="3CF00EBD"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89FA612"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Tanzania</w:t>
            </w:r>
          </w:p>
        </w:tc>
        <w:tc>
          <w:tcPr>
            <w:tcW w:w="859" w:type="dxa"/>
            <w:noWrap/>
            <w:hideMark/>
          </w:tcPr>
          <w:p w14:paraId="2FB2CCD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615</w:t>
            </w:r>
          </w:p>
        </w:tc>
        <w:tc>
          <w:tcPr>
            <w:tcW w:w="1247" w:type="dxa"/>
            <w:noWrap/>
            <w:hideMark/>
          </w:tcPr>
          <w:p w14:paraId="79684451"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4</w:t>
            </w:r>
          </w:p>
        </w:tc>
        <w:tc>
          <w:tcPr>
            <w:tcW w:w="1385" w:type="dxa"/>
            <w:noWrap/>
            <w:hideMark/>
          </w:tcPr>
          <w:p w14:paraId="3011C1D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7</w:t>
            </w:r>
          </w:p>
        </w:tc>
        <w:tc>
          <w:tcPr>
            <w:tcW w:w="1531" w:type="dxa"/>
            <w:noWrap/>
            <w:hideMark/>
          </w:tcPr>
          <w:p w14:paraId="344592C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1.1</w:t>
            </w:r>
          </w:p>
        </w:tc>
        <w:tc>
          <w:tcPr>
            <w:tcW w:w="1292" w:type="dxa"/>
            <w:noWrap/>
            <w:hideMark/>
          </w:tcPr>
          <w:p w14:paraId="6C1D591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3.5</w:t>
            </w:r>
          </w:p>
        </w:tc>
      </w:tr>
      <w:tr w:rsidR="000D3F01" w:rsidRPr="000D3F01" w14:paraId="0DF1223F"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60724FD6"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Thailand</w:t>
            </w:r>
          </w:p>
        </w:tc>
        <w:tc>
          <w:tcPr>
            <w:tcW w:w="859" w:type="dxa"/>
            <w:noWrap/>
            <w:hideMark/>
          </w:tcPr>
          <w:p w14:paraId="1C6DA328"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132</w:t>
            </w:r>
          </w:p>
        </w:tc>
        <w:tc>
          <w:tcPr>
            <w:tcW w:w="1247" w:type="dxa"/>
            <w:noWrap/>
            <w:hideMark/>
          </w:tcPr>
          <w:p w14:paraId="3518E3E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5</w:t>
            </w:r>
          </w:p>
        </w:tc>
        <w:tc>
          <w:tcPr>
            <w:tcW w:w="1385" w:type="dxa"/>
            <w:noWrap/>
            <w:hideMark/>
          </w:tcPr>
          <w:p w14:paraId="16EC4C3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89</w:t>
            </w:r>
          </w:p>
        </w:tc>
        <w:tc>
          <w:tcPr>
            <w:tcW w:w="1531" w:type="dxa"/>
            <w:noWrap/>
            <w:hideMark/>
          </w:tcPr>
          <w:p w14:paraId="0233D8E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3.9</w:t>
            </w:r>
          </w:p>
        </w:tc>
        <w:tc>
          <w:tcPr>
            <w:tcW w:w="1292" w:type="dxa"/>
            <w:noWrap/>
            <w:hideMark/>
          </w:tcPr>
          <w:p w14:paraId="1A140ADB"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9.8</w:t>
            </w:r>
          </w:p>
        </w:tc>
      </w:tr>
      <w:tr w:rsidR="000D3F01" w:rsidRPr="000D3F01" w14:paraId="353B5C7C"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76BB7538"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Tonga</w:t>
            </w:r>
          </w:p>
        </w:tc>
        <w:tc>
          <w:tcPr>
            <w:tcW w:w="859" w:type="dxa"/>
            <w:noWrap/>
            <w:hideMark/>
          </w:tcPr>
          <w:p w14:paraId="108CD73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67</w:t>
            </w:r>
          </w:p>
        </w:tc>
        <w:tc>
          <w:tcPr>
            <w:tcW w:w="1247" w:type="dxa"/>
            <w:noWrap/>
            <w:hideMark/>
          </w:tcPr>
          <w:p w14:paraId="0629F63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7</w:t>
            </w:r>
          </w:p>
        </w:tc>
        <w:tc>
          <w:tcPr>
            <w:tcW w:w="1385" w:type="dxa"/>
            <w:noWrap/>
            <w:hideMark/>
          </w:tcPr>
          <w:p w14:paraId="12D822AF"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0</w:t>
            </w:r>
          </w:p>
        </w:tc>
        <w:tc>
          <w:tcPr>
            <w:tcW w:w="1531" w:type="dxa"/>
            <w:noWrap/>
            <w:hideMark/>
          </w:tcPr>
          <w:p w14:paraId="08B7409C"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5.7</w:t>
            </w:r>
          </w:p>
        </w:tc>
        <w:tc>
          <w:tcPr>
            <w:tcW w:w="1292" w:type="dxa"/>
            <w:noWrap/>
            <w:hideMark/>
          </w:tcPr>
          <w:p w14:paraId="79365A83"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49.2</w:t>
            </w:r>
          </w:p>
        </w:tc>
      </w:tr>
      <w:tr w:rsidR="000D3F01" w:rsidRPr="000D3F01" w14:paraId="6D58CD4A" w14:textId="77777777" w:rsidTr="003D4F8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4157D57E"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Tuvalu</w:t>
            </w:r>
          </w:p>
        </w:tc>
        <w:tc>
          <w:tcPr>
            <w:tcW w:w="859" w:type="dxa"/>
            <w:noWrap/>
            <w:hideMark/>
          </w:tcPr>
          <w:p w14:paraId="61A61172"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79</w:t>
            </w:r>
          </w:p>
        </w:tc>
        <w:tc>
          <w:tcPr>
            <w:tcW w:w="1247" w:type="dxa"/>
            <w:noWrap/>
            <w:hideMark/>
          </w:tcPr>
          <w:p w14:paraId="3AF837FA"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3</w:t>
            </w:r>
          </w:p>
        </w:tc>
        <w:tc>
          <w:tcPr>
            <w:tcW w:w="1385" w:type="dxa"/>
            <w:noWrap/>
            <w:hideMark/>
          </w:tcPr>
          <w:p w14:paraId="5F884B6F"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0</w:t>
            </w:r>
          </w:p>
        </w:tc>
        <w:tc>
          <w:tcPr>
            <w:tcW w:w="1531" w:type="dxa"/>
            <w:noWrap/>
            <w:hideMark/>
          </w:tcPr>
          <w:p w14:paraId="0AC2C475"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9.6</w:t>
            </w:r>
          </w:p>
        </w:tc>
        <w:tc>
          <w:tcPr>
            <w:tcW w:w="1292" w:type="dxa"/>
            <w:noWrap/>
            <w:hideMark/>
          </w:tcPr>
          <w:p w14:paraId="6CF77BE4" w14:textId="77777777" w:rsidR="000D3F01" w:rsidRPr="000D3F01" w:rsidRDefault="000D3F01" w:rsidP="000D3F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66.8</w:t>
            </w:r>
          </w:p>
        </w:tc>
      </w:tr>
      <w:tr w:rsidR="000D3F01" w:rsidRPr="000D3F01" w14:paraId="6918E471" w14:textId="77777777" w:rsidTr="003D4F8B">
        <w:trPr>
          <w:trHeight w:val="320"/>
        </w:trPr>
        <w:tc>
          <w:tcPr>
            <w:cnfStyle w:val="001000000000" w:firstRow="0" w:lastRow="0" w:firstColumn="1" w:lastColumn="0" w:oddVBand="0" w:evenVBand="0" w:oddHBand="0" w:evenHBand="0" w:firstRowFirstColumn="0" w:firstRowLastColumn="0" w:lastRowFirstColumn="0" w:lastRowLastColumn="0"/>
            <w:tcW w:w="2333" w:type="dxa"/>
            <w:noWrap/>
            <w:hideMark/>
          </w:tcPr>
          <w:p w14:paraId="02C88CA4" w14:textId="77777777" w:rsidR="000D3F01" w:rsidRPr="000D3F01" w:rsidRDefault="000D3F01" w:rsidP="000D3F01">
            <w:pPr>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Vanuatu</w:t>
            </w:r>
          </w:p>
        </w:tc>
        <w:tc>
          <w:tcPr>
            <w:tcW w:w="859" w:type="dxa"/>
            <w:noWrap/>
            <w:hideMark/>
          </w:tcPr>
          <w:p w14:paraId="62C833B0"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1,288</w:t>
            </w:r>
          </w:p>
        </w:tc>
        <w:tc>
          <w:tcPr>
            <w:tcW w:w="1247" w:type="dxa"/>
            <w:noWrap/>
            <w:hideMark/>
          </w:tcPr>
          <w:p w14:paraId="3573C50D"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016</w:t>
            </w:r>
          </w:p>
        </w:tc>
        <w:tc>
          <w:tcPr>
            <w:tcW w:w="1385" w:type="dxa"/>
            <w:noWrap/>
            <w:hideMark/>
          </w:tcPr>
          <w:p w14:paraId="355B5399"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7</w:t>
            </w:r>
          </w:p>
        </w:tc>
        <w:tc>
          <w:tcPr>
            <w:tcW w:w="1531" w:type="dxa"/>
            <w:noWrap/>
            <w:hideMark/>
          </w:tcPr>
          <w:p w14:paraId="0BA2E030"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24.2</w:t>
            </w:r>
          </w:p>
        </w:tc>
        <w:tc>
          <w:tcPr>
            <w:tcW w:w="1292" w:type="dxa"/>
            <w:noWrap/>
            <w:hideMark/>
          </w:tcPr>
          <w:p w14:paraId="027F4F7B" w14:textId="77777777" w:rsidR="000D3F01" w:rsidRPr="000D3F01" w:rsidRDefault="000D3F01" w:rsidP="000D3F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ja-JP"/>
              </w:rPr>
            </w:pPr>
            <w:r w:rsidRPr="000D3F01">
              <w:rPr>
                <w:rFonts w:ascii="Times New Roman" w:eastAsia="Times New Roman" w:hAnsi="Times New Roman" w:cs="Times New Roman"/>
                <w:color w:val="000000"/>
                <w:lang w:eastAsia="ja-JP"/>
              </w:rPr>
              <w:t>52.0</w:t>
            </w:r>
          </w:p>
        </w:tc>
      </w:tr>
    </w:tbl>
    <w:p w14:paraId="7B00BD2F" w14:textId="77777777" w:rsidR="00A05F41" w:rsidRDefault="00A05F41" w:rsidP="003D4F8B">
      <w:pPr>
        <w:pStyle w:val="Subtitle"/>
        <w:rPr>
          <w:lang w:val="en-US" w:eastAsia="ja-JP"/>
        </w:rPr>
      </w:pPr>
      <w:r w:rsidRPr="00A05F41">
        <w:rPr>
          <w:vertAlign w:val="superscript"/>
          <w:lang w:val="en-US" w:eastAsia="ja-JP"/>
        </w:rPr>
        <w:t xml:space="preserve">a </w:t>
      </w:r>
      <w:r w:rsidRPr="00A05F41">
        <w:rPr>
          <w:lang w:val="en-US" w:eastAsia="ja-JP"/>
        </w:rPr>
        <w:t>Based on sample aged 12-15 years.</w:t>
      </w:r>
    </w:p>
    <w:p w14:paraId="0B3ECF11" w14:textId="77777777" w:rsidR="00A05F41" w:rsidRPr="00A05F41" w:rsidRDefault="00A05F41" w:rsidP="00A05F41">
      <w:pPr>
        <w:spacing w:after="0" w:line="480" w:lineRule="auto"/>
        <w:rPr>
          <w:rFonts w:ascii="Times New Roman" w:eastAsia="Yu Mincho" w:hAnsi="Times New Roman" w:cs="Times New Roman"/>
          <w:sz w:val="24"/>
          <w:szCs w:val="24"/>
          <w:lang w:val="en-US" w:eastAsia="ja-JP"/>
        </w:rPr>
        <w:sectPr w:rsidR="00A05F41" w:rsidRPr="00A05F41" w:rsidSect="000D3F01">
          <w:pgSz w:w="11900" w:h="16840"/>
          <w:pgMar w:top="1440" w:right="1080" w:bottom="1440" w:left="1080" w:header="708" w:footer="708" w:gutter="0"/>
          <w:cols w:space="708"/>
          <w:docGrid w:linePitch="360"/>
        </w:sectPr>
      </w:pPr>
    </w:p>
    <w:p w14:paraId="039A6FE2" w14:textId="77777777" w:rsidR="00A05F41" w:rsidRPr="00A05F41" w:rsidRDefault="001A2E96" w:rsidP="00A05F41">
      <w:pPr>
        <w:spacing w:after="0" w:line="240" w:lineRule="auto"/>
        <w:rPr>
          <w:rFonts w:ascii="Times New Roman" w:eastAsia="Yu Mincho" w:hAnsi="Times New Roman" w:cs="Times New Roman"/>
          <w:sz w:val="24"/>
          <w:szCs w:val="24"/>
          <w:lang w:val="en-US" w:eastAsia="ja-JP"/>
        </w:rPr>
      </w:pPr>
      <w:r>
        <w:rPr>
          <w:noProof/>
        </w:rPr>
        <w:lastRenderedPageBreak/>
        <w:drawing>
          <wp:inline distT="0" distB="0" distL="0" distR="0" wp14:anchorId="7EA2644B" wp14:editId="6DBE93D6">
            <wp:extent cx="5727700" cy="4075430"/>
            <wp:effectExtent l="0" t="0" r="12700" b="13970"/>
            <wp:docPr id="4" name="Chart 4" descr="Figure 1 Prevalence of suicide attempt by times physically attacked in the past 12 months">
              <a:extLst xmlns:a="http://schemas.openxmlformats.org/drawingml/2006/main">
                <a:ext uri="{FF2B5EF4-FFF2-40B4-BE49-F238E27FC236}">
                  <a16:creationId xmlns:a16="http://schemas.microsoft.com/office/drawing/2014/main" id="{40A2D512-2F82-1C47-AB0A-AE71C1DBB1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6C2E720" w14:textId="77777777" w:rsidR="00A05F41" w:rsidRPr="00A05F41" w:rsidRDefault="00A05F41" w:rsidP="003D4F8B">
      <w:pPr>
        <w:pStyle w:val="Subtitle"/>
        <w:rPr>
          <w:lang w:val="en-US" w:eastAsia="ja-JP"/>
        </w:rPr>
      </w:pPr>
      <w:r w:rsidRPr="00A05F41">
        <w:rPr>
          <w:b/>
          <w:bCs/>
          <w:lang w:val="en-US" w:eastAsia="ja-JP"/>
        </w:rPr>
        <w:t xml:space="preserve">Figure 1 </w:t>
      </w:r>
      <w:r w:rsidRPr="00A05F41">
        <w:rPr>
          <w:lang w:val="en-US" w:eastAsia="ja-JP"/>
        </w:rPr>
        <w:t>Prevalence of suicide attempt by times physically attacked in the past 12 months</w:t>
      </w:r>
    </w:p>
    <w:p w14:paraId="0E298F0B" w14:textId="77777777" w:rsidR="00A05F41" w:rsidRPr="00A05F41" w:rsidRDefault="00A05F41" w:rsidP="00A05F41">
      <w:pPr>
        <w:spacing w:after="0" w:line="240" w:lineRule="auto"/>
        <w:rPr>
          <w:rFonts w:ascii="Times New Roman" w:eastAsia="Yu Mincho" w:hAnsi="Times New Roman" w:cs="Times New Roman"/>
          <w:sz w:val="24"/>
          <w:szCs w:val="24"/>
          <w:lang w:val="en-US" w:eastAsia="ja-JP"/>
        </w:rPr>
      </w:pPr>
    </w:p>
    <w:p w14:paraId="6B61595B" w14:textId="77777777" w:rsidR="000D49C5" w:rsidRDefault="000D49C5" w:rsidP="00A05F41">
      <w:pPr>
        <w:spacing w:after="0" w:line="240" w:lineRule="auto"/>
        <w:rPr>
          <w:rFonts w:ascii="Times New Roman" w:eastAsia="Yu Mincho" w:hAnsi="Times New Roman" w:cs="Times New Roman"/>
          <w:sz w:val="24"/>
          <w:szCs w:val="24"/>
          <w:lang w:val="en-US" w:eastAsia="ja-JP"/>
        </w:rPr>
        <w:sectPr w:rsidR="000D49C5" w:rsidSect="00FC3303">
          <w:pgSz w:w="11900" w:h="16840"/>
          <w:pgMar w:top="1440" w:right="1440" w:bottom="1440" w:left="1440" w:header="708" w:footer="708" w:gutter="0"/>
          <w:cols w:space="708"/>
          <w:docGrid w:linePitch="360"/>
        </w:sectPr>
      </w:pPr>
    </w:p>
    <w:p w14:paraId="10ADF963" w14:textId="77777777" w:rsidR="00A05F41" w:rsidRDefault="000D49C5" w:rsidP="00A05F41">
      <w:pPr>
        <w:spacing w:after="0" w:line="240" w:lineRule="auto"/>
        <w:rPr>
          <w:rFonts w:ascii="Times New Roman" w:eastAsia="Yu Mincho" w:hAnsi="Times New Roman" w:cs="Times New Roman"/>
          <w:sz w:val="24"/>
          <w:szCs w:val="24"/>
          <w:lang w:val="en-US" w:eastAsia="ja-JP"/>
        </w:rPr>
      </w:pPr>
      <w:r w:rsidRPr="000D49C5">
        <w:rPr>
          <w:rFonts w:ascii="Times New Roman" w:eastAsia="Yu Mincho" w:hAnsi="Times New Roman" w:cs="Times New Roman"/>
          <w:noProof/>
          <w:sz w:val="24"/>
          <w:szCs w:val="24"/>
          <w:lang w:val="en-US" w:eastAsia="ja-JP"/>
        </w:rPr>
        <w:lastRenderedPageBreak/>
        <w:drawing>
          <wp:inline distT="0" distB="0" distL="0" distR="0" wp14:anchorId="75F06152" wp14:editId="14859F29">
            <wp:extent cx="5727700" cy="6186170"/>
            <wp:effectExtent l="0" t="0" r="0" b="0"/>
            <wp:docPr id="5" name="Picture 5" descr="Figure 1 Country-wise association between physical attack and suicide attempts estimated by univariable logistic 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6186170"/>
                    </a:xfrm>
                    <a:prstGeom prst="rect">
                      <a:avLst/>
                    </a:prstGeom>
                  </pic:spPr>
                </pic:pic>
              </a:graphicData>
            </a:graphic>
          </wp:inline>
        </w:drawing>
      </w:r>
    </w:p>
    <w:p w14:paraId="7D451238" w14:textId="77777777" w:rsidR="000D49C5" w:rsidRPr="0023705E" w:rsidRDefault="000D49C5" w:rsidP="003D4F8B">
      <w:pPr>
        <w:pStyle w:val="Subtitle"/>
        <w:rPr>
          <w:b/>
          <w:bCs/>
          <w:lang w:val="en-US" w:eastAsia="ja-JP"/>
        </w:rPr>
      </w:pPr>
      <w:r w:rsidRPr="00A05F41">
        <w:rPr>
          <w:b/>
          <w:bCs/>
          <w:lang w:val="en-US" w:eastAsia="ja-JP"/>
        </w:rPr>
        <w:t xml:space="preserve">Figure </w:t>
      </w:r>
      <w:r w:rsidR="00840F8B">
        <w:rPr>
          <w:b/>
          <w:bCs/>
          <w:lang w:val="en-US" w:eastAsia="ja-JP"/>
        </w:rPr>
        <w:t>1</w:t>
      </w:r>
      <w:r w:rsidRPr="00A05F41">
        <w:rPr>
          <w:lang w:val="en-US" w:eastAsia="ja-JP"/>
        </w:rPr>
        <w:t xml:space="preserve"> Country-wise association between physical attack and suicide attempts estimated by </w:t>
      </w:r>
      <w:r>
        <w:rPr>
          <w:lang w:val="en-US" w:eastAsia="ja-JP"/>
        </w:rPr>
        <w:t xml:space="preserve">univariable </w:t>
      </w:r>
      <w:r w:rsidRPr="00A05F41">
        <w:rPr>
          <w:lang w:val="en-US" w:eastAsia="ja-JP"/>
        </w:rPr>
        <w:t>logistic regression</w:t>
      </w:r>
    </w:p>
    <w:p w14:paraId="5DD8E494" w14:textId="77777777" w:rsidR="000D49C5" w:rsidRPr="00A05F41" w:rsidRDefault="000D49C5" w:rsidP="003D4F8B">
      <w:pPr>
        <w:pStyle w:val="Subtitle"/>
        <w:rPr>
          <w:sz w:val="20"/>
          <w:szCs w:val="20"/>
          <w:lang w:val="en-US" w:eastAsia="ja-JP"/>
        </w:rPr>
      </w:pPr>
      <w:r w:rsidRPr="00A05F41">
        <w:rPr>
          <w:sz w:val="20"/>
          <w:szCs w:val="20"/>
          <w:lang w:val="en-US" w:eastAsia="ja-JP"/>
        </w:rPr>
        <w:t>Abbreviation: OR Odds ratio; CI Confidence interval</w:t>
      </w:r>
    </w:p>
    <w:p w14:paraId="64C5F3E1" w14:textId="77777777" w:rsidR="000D49C5" w:rsidRPr="00A05F41" w:rsidRDefault="000D49C5" w:rsidP="003D4F8B">
      <w:pPr>
        <w:pStyle w:val="Subtitle"/>
        <w:rPr>
          <w:lang w:val="en-US" w:eastAsia="ja-JP"/>
        </w:rPr>
      </w:pPr>
      <w:r w:rsidRPr="00A05F41">
        <w:rPr>
          <w:sz w:val="20"/>
          <w:szCs w:val="20"/>
          <w:lang w:val="en-US" w:eastAsia="ja-JP"/>
        </w:rPr>
        <w:t>Overall estimate was obtained by meta-analysis with fixed effects</w:t>
      </w:r>
    </w:p>
    <w:p w14:paraId="1929F115" w14:textId="77777777" w:rsidR="00A05F41" w:rsidRPr="00A05F41" w:rsidRDefault="00A05F41" w:rsidP="00A05F41">
      <w:pPr>
        <w:spacing w:after="0" w:line="240" w:lineRule="auto"/>
        <w:rPr>
          <w:rFonts w:ascii="Times New Roman" w:eastAsia="Yu Mincho" w:hAnsi="Times New Roman" w:cs="Times New Roman"/>
          <w:sz w:val="24"/>
          <w:szCs w:val="24"/>
          <w:lang w:val="en-US" w:eastAsia="ja-JP"/>
        </w:rPr>
      </w:pPr>
    </w:p>
    <w:p w14:paraId="79126D25" w14:textId="77777777" w:rsidR="00A05F41" w:rsidRPr="00A05F41" w:rsidRDefault="00A05F41" w:rsidP="00A05F41">
      <w:pPr>
        <w:spacing w:after="0" w:line="480" w:lineRule="auto"/>
        <w:rPr>
          <w:rFonts w:ascii="Times New Roman" w:eastAsia="Yu Mincho" w:hAnsi="Times New Roman" w:cs="Times New Roman"/>
          <w:sz w:val="24"/>
          <w:szCs w:val="24"/>
          <w:lang w:val="en-US" w:eastAsia="ja-JP"/>
        </w:rPr>
        <w:sectPr w:rsidR="00A05F41" w:rsidRPr="00A05F41" w:rsidSect="00FC3303">
          <w:pgSz w:w="11900" w:h="16840"/>
          <w:pgMar w:top="1440" w:right="1440" w:bottom="1440" w:left="1440" w:header="708" w:footer="708" w:gutter="0"/>
          <w:cols w:space="708"/>
          <w:docGrid w:linePitch="360"/>
        </w:sectPr>
      </w:pPr>
    </w:p>
    <w:p w14:paraId="52F21F53" w14:textId="77777777" w:rsidR="00A05F41" w:rsidRPr="00A05F41" w:rsidRDefault="00A05F41" w:rsidP="00A05F41">
      <w:pPr>
        <w:spacing w:after="0" w:line="240" w:lineRule="auto"/>
        <w:rPr>
          <w:rFonts w:ascii="Times New Roman" w:eastAsia="Yu Mincho" w:hAnsi="Times New Roman" w:cs="Times New Roman"/>
          <w:sz w:val="24"/>
          <w:szCs w:val="24"/>
          <w:lang w:val="en-US" w:eastAsia="ja-JP"/>
        </w:rPr>
      </w:pPr>
      <w:r w:rsidRPr="00A05F41">
        <w:rPr>
          <w:rFonts w:ascii="Times New Roman" w:eastAsia="Yu Mincho" w:hAnsi="Times New Roman" w:cs="Times New Roman"/>
          <w:noProof/>
          <w:sz w:val="24"/>
          <w:szCs w:val="24"/>
          <w:lang w:eastAsia="en-GB"/>
        </w:rPr>
        <w:lastRenderedPageBreak/>
        <w:drawing>
          <wp:inline distT="0" distB="0" distL="0" distR="0" wp14:anchorId="2119580F" wp14:editId="034F2C45">
            <wp:extent cx="5727700" cy="6186170"/>
            <wp:effectExtent l="0" t="0" r="0" b="0"/>
            <wp:docPr id="1" name="Picture 1" descr="Figure 2 Country-wise association between physical attack and suicide attempts estimated by multivariable logistic 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6186170"/>
                    </a:xfrm>
                    <a:prstGeom prst="rect">
                      <a:avLst/>
                    </a:prstGeom>
                  </pic:spPr>
                </pic:pic>
              </a:graphicData>
            </a:graphic>
          </wp:inline>
        </w:drawing>
      </w:r>
    </w:p>
    <w:p w14:paraId="2DA888CC" w14:textId="77777777" w:rsidR="00A05F41" w:rsidRPr="00A05F41" w:rsidRDefault="00A05F41" w:rsidP="003D4F8B">
      <w:pPr>
        <w:pStyle w:val="Subtitle"/>
        <w:rPr>
          <w:lang w:val="en-US" w:eastAsia="ja-JP"/>
        </w:rPr>
      </w:pPr>
      <w:r w:rsidRPr="00A05F41">
        <w:rPr>
          <w:b/>
          <w:bCs/>
          <w:lang w:val="en-US" w:eastAsia="ja-JP"/>
        </w:rPr>
        <w:t>Figure 2</w:t>
      </w:r>
      <w:r w:rsidRPr="00A05F41">
        <w:rPr>
          <w:lang w:val="en-US" w:eastAsia="ja-JP"/>
        </w:rPr>
        <w:t xml:space="preserve"> Country-wise association between physical attack and suicide attempts estimated by multivariable logistic regression</w:t>
      </w:r>
    </w:p>
    <w:p w14:paraId="3594C530" w14:textId="77777777" w:rsidR="00A05F41" w:rsidRPr="00A05F41" w:rsidRDefault="00A05F41" w:rsidP="003D4F8B">
      <w:pPr>
        <w:pStyle w:val="Subtitle"/>
        <w:rPr>
          <w:sz w:val="20"/>
          <w:szCs w:val="20"/>
          <w:lang w:val="en-US" w:eastAsia="ja-JP"/>
        </w:rPr>
      </w:pPr>
      <w:r w:rsidRPr="00A05F41">
        <w:rPr>
          <w:sz w:val="20"/>
          <w:szCs w:val="20"/>
          <w:lang w:val="en-US" w:eastAsia="ja-JP"/>
        </w:rPr>
        <w:t>Abbreviation: OR Odds ratio; CI Confidence interval</w:t>
      </w:r>
    </w:p>
    <w:p w14:paraId="275D9C6E" w14:textId="77777777" w:rsidR="00A05F41" w:rsidRPr="00A05F41" w:rsidRDefault="00A05F41" w:rsidP="003D4F8B">
      <w:pPr>
        <w:pStyle w:val="Subtitle"/>
        <w:rPr>
          <w:sz w:val="20"/>
          <w:szCs w:val="20"/>
          <w:lang w:val="en-US" w:eastAsia="ja-JP"/>
        </w:rPr>
      </w:pPr>
      <w:r w:rsidRPr="00A05F41">
        <w:rPr>
          <w:sz w:val="20"/>
          <w:szCs w:val="20"/>
          <w:lang w:val="en-US" w:eastAsia="ja-JP"/>
        </w:rPr>
        <w:t>Models are adjusted for age, sex, food insecurity, alcohol consumption, bullying victimization, anxiety-induced sleep problems, low parental support/involvement, and loneliness.</w:t>
      </w:r>
    </w:p>
    <w:p w14:paraId="4A2EC0AC" w14:textId="190AF49D" w:rsidR="00987986" w:rsidRPr="003D4F8B" w:rsidRDefault="00A05F41" w:rsidP="003D4F8B">
      <w:pPr>
        <w:pStyle w:val="Subtitle"/>
        <w:rPr>
          <w:sz w:val="20"/>
          <w:szCs w:val="20"/>
          <w:lang w:val="en-US" w:eastAsia="ja-JP"/>
        </w:rPr>
      </w:pPr>
      <w:r w:rsidRPr="00A05F41">
        <w:rPr>
          <w:sz w:val="20"/>
          <w:szCs w:val="20"/>
          <w:lang w:val="en-US" w:eastAsia="ja-JP"/>
        </w:rPr>
        <w:t>Overall estimate was obtained by meta-analysis with fixed effects.</w:t>
      </w:r>
    </w:p>
    <w:sectPr w:rsidR="00987986" w:rsidRPr="003D4F8B" w:rsidSect="00FC330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DD083" w14:textId="77777777" w:rsidR="00582B6B" w:rsidRDefault="00582B6B">
      <w:pPr>
        <w:spacing w:after="0" w:line="240" w:lineRule="auto"/>
      </w:pPr>
      <w:r>
        <w:separator/>
      </w:r>
    </w:p>
  </w:endnote>
  <w:endnote w:type="continuationSeparator" w:id="0">
    <w:p w14:paraId="0FE1329A" w14:textId="77777777" w:rsidR="00582B6B" w:rsidRDefault="00582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8983150"/>
      <w:docPartObj>
        <w:docPartGallery w:val="Page Numbers (Bottom of Page)"/>
        <w:docPartUnique/>
      </w:docPartObj>
    </w:sdtPr>
    <w:sdtEndPr>
      <w:rPr>
        <w:rStyle w:val="PageNumber"/>
      </w:rPr>
    </w:sdtEndPr>
    <w:sdtContent>
      <w:p w14:paraId="040432B6" w14:textId="77777777" w:rsidR="0046141F" w:rsidRDefault="0046141F" w:rsidP="00FC33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1A343A" w14:textId="77777777" w:rsidR="0046141F" w:rsidRDefault="0046141F" w:rsidP="00FC33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4309686"/>
      <w:docPartObj>
        <w:docPartGallery w:val="Page Numbers (Bottom of Page)"/>
        <w:docPartUnique/>
      </w:docPartObj>
    </w:sdtPr>
    <w:sdtEndPr>
      <w:rPr>
        <w:rStyle w:val="PageNumber"/>
      </w:rPr>
    </w:sdtEndPr>
    <w:sdtContent>
      <w:p w14:paraId="0E198AF3" w14:textId="77777777" w:rsidR="0046141F" w:rsidRDefault="0046141F" w:rsidP="00FC33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04F43AA9" w14:textId="77777777" w:rsidR="0046141F" w:rsidRDefault="0046141F" w:rsidP="00FC33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05A5B" w14:textId="77777777" w:rsidR="00582B6B" w:rsidRDefault="00582B6B">
      <w:pPr>
        <w:spacing w:after="0" w:line="240" w:lineRule="auto"/>
      </w:pPr>
      <w:r>
        <w:separator/>
      </w:r>
    </w:p>
  </w:footnote>
  <w:footnote w:type="continuationSeparator" w:id="0">
    <w:p w14:paraId="5F3DEFC3" w14:textId="77777777" w:rsidR="00582B6B" w:rsidRDefault="00582B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F41"/>
    <w:rsid w:val="00000550"/>
    <w:rsid w:val="00022BCA"/>
    <w:rsid w:val="000234EF"/>
    <w:rsid w:val="00034E43"/>
    <w:rsid w:val="00093FEC"/>
    <w:rsid w:val="000D3F01"/>
    <w:rsid w:val="000D49C5"/>
    <w:rsid w:val="00177D57"/>
    <w:rsid w:val="00177DAE"/>
    <w:rsid w:val="0019755D"/>
    <w:rsid w:val="001A1691"/>
    <w:rsid w:val="001A2E96"/>
    <w:rsid w:val="0023705E"/>
    <w:rsid w:val="00257035"/>
    <w:rsid w:val="002A459A"/>
    <w:rsid w:val="003608E2"/>
    <w:rsid w:val="003D4F8B"/>
    <w:rsid w:val="00433BB2"/>
    <w:rsid w:val="004506C2"/>
    <w:rsid w:val="004564FC"/>
    <w:rsid w:val="0046141F"/>
    <w:rsid w:val="004B3A1B"/>
    <w:rsid w:val="004C1DD0"/>
    <w:rsid w:val="00526AE9"/>
    <w:rsid w:val="00537192"/>
    <w:rsid w:val="00582B6B"/>
    <w:rsid w:val="00625A11"/>
    <w:rsid w:val="006B1F1C"/>
    <w:rsid w:val="006B5D7C"/>
    <w:rsid w:val="006E08C0"/>
    <w:rsid w:val="00840F8B"/>
    <w:rsid w:val="00855E80"/>
    <w:rsid w:val="0090068A"/>
    <w:rsid w:val="009043E0"/>
    <w:rsid w:val="009367D8"/>
    <w:rsid w:val="00987986"/>
    <w:rsid w:val="00A00942"/>
    <w:rsid w:val="00A05F41"/>
    <w:rsid w:val="00A22141"/>
    <w:rsid w:val="00A24958"/>
    <w:rsid w:val="00B133F1"/>
    <w:rsid w:val="00B24098"/>
    <w:rsid w:val="00B5093D"/>
    <w:rsid w:val="00BD2D23"/>
    <w:rsid w:val="00C83A00"/>
    <w:rsid w:val="00D0517F"/>
    <w:rsid w:val="00D33FA0"/>
    <w:rsid w:val="00DA39E9"/>
    <w:rsid w:val="00E03F70"/>
    <w:rsid w:val="00E0704D"/>
    <w:rsid w:val="00E10B5A"/>
    <w:rsid w:val="00E14A84"/>
    <w:rsid w:val="00E42DCE"/>
    <w:rsid w:val="00E47D4B"/>
    <w:rsid w:val="00ED366B"/>
    <w:rsid w:val="00EE1934"/>
    <w:rsid w:val="00EF1DDB"/>
    <w:rsid w:val="00F4006E"/>
    <w:rsid w:val="00F5253F"/>
    <w:rsid w:val="00FA4EE9"/>
    <w:rsid w:val="00FC33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FE708"/>
  <w15:chartTrackingRefBased/>
  <w15:docId w15:val="{E6569D88-0932-4430-8334-7F70330B5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4F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F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4F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D4F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A05F4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05F41"/>
  </w:style>
  <w:style w:type="character" w:styleId="PageNumber">
    <w:name w:val="page number"/>
    <w:basedOn w:val="DefaultParagraphFont"/>
    <w:uiPriority w:val="99"/>
    <w:semiHidden/>
    <w:unhideWhenUsed/>
    <w:rsid w:val="00A05F41"/>
  </w:style>
  <w:style w:type="paragraph" w:styleId="BalloonText">
    <w:name w:val="Balloon Text"/>
    <w:basedOn w:val="Normal"/>
    <w:link w:val="BalloonTextChar"/>
    <w:uiPriority w:val="99"/>
    <w:semiHidden/>
    <w:unhideWhenUsed/>
    <w:rsid w:val="002570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7035"/>
    <w:rPr>
      <w:rFonts w:ascii="Times New Roman" w:hAnsi="Times New Roman" w:cs="Times New Roman"/>
      <w:sz w:val="18"/>
      <w:szCs w:val="18"/>
    </w:rPr>
  </w:style>
  <w:style w:type="paragraph" w:styleId="Revision">
    <w:name w:val="Revision"/>
    <w:hidden/>
    <w:uiPriority w:val="99"/>
    <w:semiHidden/>
    <w:rsid w:val="000D3F01"/>
    <w:pPr>
      <w:spacing w:after="0" w:line="240" w:lineRule="auto"/>
    </w:pPr>
  </w:style>
  <w:style w:type="character" w:styleId="CommentReference">
    <w:name w:val="annotation reference"/>
    <w:basedOn w:val="DefaultParagraphFont"/>
    <w:uiPriority w:val="99"/>
    <w:semiHidden/>
    <w:unhideWhenUsed/>
    <w:rsid w:val="004564FC"/>
    <w:rPr>
      <w:sz w:val="16"/>
      <w:szCs w:val="16"/>
    </w:rPr>
  </w:style>
  <w:style w:type="paragraph" w:styleId="CommentText">
    <w:name w:val="annotation text"/>
    <w:basedOn w:val="Normal"/>
    <w:link w:val="CommentTextChar"/>
    <w:uiPriority w:val="99"/>
    <w:semiHidden/>
    <w:unhideWhenUsed/>
    <w:rsid w:val="004564FC"/>
    <w:pPr>
      <w:spacing w:line="240" w:lineRule="auto"/>
    </w:pPr>
    <w:rPr>
      <w:sz w:val="20"/>
      <w:szCs w:val="20"/>
    </w:rPr>
  </w:style>
  <w:style w:type="character" w:customStyle="1" w:styleId="CommentTextChar">
    <w:name w:val="Comment Text Char"/>
    <w:basedOn w:val="DefaultParagraphFont"/>
    <w:link w:val="CommentText"/>
    <w:uiPriority w:val="99"/>
    <w:semiHidden/>
    <w:rsid w:val="004564FC"/>
    <w:rPr>
      <w:sz w:val="20"/>
      <w:szCs w:val="20"/>
    </w:rPr>
  </w:style>
  <w:style w:type="paragraph" w:styleId="CommentSubject">
    <w:name w:val="annotation subject"/>
    <w:basedOn w:val="CommentText"/>
    <w:next w:val="CommentText"/>
    <w:link w:val="CommentSubjectChar"/>
    <w:uiPriority w:val="99"/>
    <w:semiHidden/>
    <w:unhideWhenUsed/>
    <w:rsid w:val="004564FC"/>
    <w:rPr>
      <w:b/>
      <w:bCs/>
    </w:rPr>
  </w:style>
  <w:style w:type="character" w:customStyle="1" w:styleId="CommentSubjectChar">
    <w:name w:val="Comment Subject Char"/>
    <w:basedOn w:val="CommentTextChar"/>
    <w:link w:val="CommentSubject"/>
    <w:uiPriority w:val="99"/>
    <w:semiHidden/>
    <w:rsid w:val="004564FC"/>
    <w:rPr>
      <w:b/>
      <w:bCs/>
      <w:sz w:val="20"/>
      <w:szCs w:val="20"/>
    </w:rPr>
  </w:style>
  <w:style w:type="character" w:styleId="Hyperlink">
    <w:name w:val="Hyperlink"/>
    <w:basedOn w:val="DefaultParagraphFont"/>
    <w:uiPriority w:val="99"/>
    <w:unhideWhenUsed/>
    <w:rsid w:val="002A459A"/>
    <w:rPr>
      <w:color w:val="0563C1" w:themeColor="hyperlink"/>
      <w:u w:val="single"/>
    </w:rPr>
  </w:style>
  <w:style w:type="character" w:styleId="UnresolvedMention">
    <w:name w:val="Unresolved Mention"/>
    <w:basedOn w:val="DefaultParagraphFont"/>
    <w:uiPriority w:val="99"/>
    <w:semiHidden/>
    <w:unhideWhenUsed/>
    <w:rsid w:val="002A459A"/>
    <w:rPr>
      <w:color w:val="605E5C"/>
      <w:shd w:val="clear" w:color="auto" w:fill="E1DFDD"/>
    </w:rPr>
  </w:style>
  <w:style w:type="paragraph" w:styleId="Bibliography">
    <w:name w:val="Bibliography"/>
    <w:basedOn w:val="Normal"/>
    <w:next w:val="Normal"/>
    <w:uiPriority w:val="37"/>
    <w:unhideWhenUsed/>
    <w:rsid w:val="00E47D4B"/>
    <w:pPr>
      <w:tabs>
        <w:tab w:val="left" w:pos="504"/>
      </w:tabs>
      <w:spacing w:after="240" w:line="240" w:lineRule="auto"/>
      <w:ind w:left="504" w:hanging="504"/>
    </w:pPr>
  </w:style>
  <w:style w:type="table" w:styleId="GridTable3-Accent5">
    <w:name w:val="Grid Table 3 Accent 5"/>
    <w:basedOn w:val="TableNormal"/>
    <w:uiPriority w:val="48"/>
    <w:rsid w:val="003D4F8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2-Accent1">
    <w:name w:val="Grid Table 2 Accent 1"/>
    <w:basedOn w:val="TableNormal"/>
    <w:uiPriority w:val="47"/>
    <w:rsid w:val="003D4F8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3D4F8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4F8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4F8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D4F8B"/>
    <w:rPr>
      <w:rFonts w:asciiTheme="majorHAnsi" w:eastAsiaTheme="majorEastAsia" w:hAnsiTheme="majorHAnsi" w:cstheme="majorBidi"/>
      <w:i/>
      <w:iCs/>
      <w:color w:val="2F5496" w:themeColor="accent1" w:themeShade="BF"/>
    </w:rPr>
  </w:style>
  <w:style w:type="paragraph" w:styleId="Subtitle">
    <w:name w:val="Subtitle"/>
    <w:basedOn w:val="Normal"/>
    <w:next w:val="Normal"/>
    <w:link w:val="SubtitleChar"/>
    <w:uiPriority w:val="11"/>
    <w:qFormat/>
    <w:rsid w:val="003D4F8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4F8B"/>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0572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Users\aikoyanagi\Dropbox\GSHS\GSHS_Papers\33_violence_attempt\Violence_attempt_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3</c:f>
              <c:strCache>
                <c:ptCount val="1"/>
                <c:pt idx="0">
                  <c:v>Physical attack</c:v>
                </c:pt>
              </c:strCache>
            </c:strRef>
          </c:tx>
          <c:spPr>
            <a:solidFill>
              <a:schemeClr val="bg2"/>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4:$C$7</c:f>
              <c:strCache>
                <c:ptCount val="4"/>
                <c:pt idx="0">
                  <c:v>No</c:v>
                </c:pt>
                <c:pt idx="1">
                  <c:v>1 time</c:v>
                </c:pt>
                <c:pt idx="2">
                  <c:v>2-3 times</c:v>
                </c:pt>
                <c:pt idx="3">
                  <c:v>4+ times</c:v>
                </c:pt>
              </c:strCache>
            </c:strRef>
          </c:cat>
          <c:val>
            <c:numRef>
              <c:f>Sheet2!$D$4:$D$7</c:f>
              <c:numCache>
                <c:formatCode>General</c:formatCode>
                <c:ptCount val="4"/>
                <c:pt idx="0">
                  <c:v>7.2</c:v>
                </c:pt>
                <c:pt idx="1">
                  <c:v>13</c:v>
                </c:pt>
                <c:pt idx="2">
                  <c:v>13.1</c:v>
                </c:pt>
                <c:pt idx="3">
                  <c:v>18</c:v>
                </c:pt>
              </c:numCache>
            </c:numRef>
          </c:val>
          <c:extLst>
            <c:ext xmlns:c16="http://schemas.microsoft.com/office/drawing/2014/chart" uri="{C3380CC4-5D6E-409C-BE32-E72D297353CC}">
              <c16:uniqueId val="{00000000-C310-174D-8A1C-7D0B04C4B99E}"/>
            </c:ext>
          </c:extLst>
        </c:ser>
        <c:dLbls>
          <c:showLegendKey val="0"/>
          <c:showVal val="0"/>
          <c:showCatName val="0"/>
          <c:showSerName val="0"/>
          <c:showPercent val="0"/>
          <c:showBubbleSize val="0"/>
        </c:dLbls>
        <c:gapWidth val="219"/>
        <c:overlap val="-27"/>
        <c:axId val="321659935"/>
        <c:axId val="321661567"/>
      </c:barChart>
      <c:catAx>
        <c:axId val="321659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61567"/>
        <c:crosses val="autoZero"/>
        <c:auto val="1"/>
        <c:lblAlgn val="ctr"/>
        <c:lblOffset val="100"/>
        <c:noMultiLvlLbl val="0"/>
      </c:catAx>
      <c:valAx>
        <c:axId val="3216615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e of suicide attemp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599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9</Pages>
  <Words>13693</Words>
  <Characters>7805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ee</dc:creator>
  <cp:keywords/>
  <dc:description/>
  <cp:lastModifiedBy>Blanshard, Lisa</cp:lastModifiedBy>
  <cp:revision>3</cp:revision>
  <cp:lastPrinted>2020-07-24T11:20:00Z</cp:lastPrinted>
  <dcterms:created xsi:type="dcterms:W3CDTF">2020-08-13T12:42:00Z</dcterms:created>
  <dcterms:modified xsi:type="dcterms:W3CDTF">2020-08-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hyfzxwR"/&gt;&lt;style id="http://www.zotero.org/styles/jama" hasBibliography="1" bibliographyStyleHasBeenSet="1"/&gt;&lt;prefs&gt;&lt;pref name="fieldType" value="Field"/&gt;&lt;/prefs&gt;&lt;/data&gt;</vt:lpwstr>
  </property>
</Properties>
</file>